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Arial" w:eastAsiaTheme="minorHAnsi" w:hAnsi="Arial"/>
          <w:sz w:val="24"/>
          <w:szCs w:val="24"/>
          <w:lang w:eastAsia="en-US"/>
        </w:rPr>
        <w:id w:val="326020951"/>
        <w:docPartObj>
          <w:docPartGallery w:val="Cover Pages"/>
          <w:docPartUnique/>
        </w:docPartObj>
      </w:sdtPr>
      <w:sdtEndPr>
        <w:rPr>
          <w:b/>
          <w:bCs/>
          <w:noProof/>
        </w:rPr>
      </w:sdtEndPr>
      <w:sdtContent>
        <w:p w14:paraId="3CA57AFD" w14:textId="77777777" w:rsidR="00BB562B" w:rsidRDefault="00BB562B">
          <w:pPr>
            <w:pStyle w:val="NoSpacing"/>
          </w:pPr>
          <w:r>
            <w:rPr>
              <w:noProof/>
              <w:lang w:eastAsia="en-US"/>
            </w:rPr>
            <mc:AlternateContent>
              <mc:Choice Requires="wpg">
                <w:drawing>
                  <wp:anchor distT="0" distB="0" distL="114300" distR="114300" simplePos="0" relativeHeight="251659264" behindDoc="1" locked="0" layoutInCell="1" allowOverlap="1" wp14:anchorId="22CCB4EB" wp14:editId="2245676D">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786255CE" w14:textId="77777777" w:rsidR="00BB562B" w:rsidRDefault="00BB562B">
                                      <w:pPr>
                                        <w:pStyle w:val="NoSpacing"/>
                                        <w:jc w:val="right"/>
                                        <w:rPr>
                                          <w:color w:val="FFFFFF" w:themeColor="background1"/>
                                          <w:sz w:val="28"/>
                                          <w:szCs w:val="28"/>
                                        </w:rPr>
                                      </w:pPr>
                                      <w:r>
                                        <w:rPr>
                                          <w:color w:val="FFFFFF" w:themeColor="background1"/>
                                          <w:sz w:val="28"/>
                                          <w:szCs w:val="28"/>
                                        </w:rPr>
                                        <w:t>[Date]</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22CCB4EB"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60,912571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">
                    <v:rect id="Rectangle 3" o:spid="_x0000_s1027" style="position:absolute;width:194535;height:912571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u+YxQAA&#10;ANoAAAAPAAAAZHJzL2Rvd25yZXYueG1sRI9Ba8JAFITvBf/D8oTe6kYLUqOriCC0FCnVIO3tmX3N&#10;pmbfhuzWpP56VxA8DjPzDTNbdLYSJ2p86VjBcJCAIM6dLrlQkO3WTy8gfEDWWDkmBf/kYTHvPcww&#10;1a7lTzptQyEihH2KCkwIdSqlzw1Z9ANXE0fvxzUWQ5RNIXWDbYTbSo6SZCwtlhwXDNa0MpQft39W&#10;gfs9T7L3dnM87Mwk33+Piq+3j1apx363nIII1IV7+NZ+1Qqe4Xol3gA5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D+m75jFAAAA2gAAAA8AAAAAAAAAAAAAAAAAlwIAAGRycy9k&#10;b3ducmV2LnhtbFBLBQYAAAAABAAEAPUAAACJAwAAAAA=&#10;" fillcolor="#44546a [3215]" stroked="f" strokeweight="1pt"/>
                    <v:shapetype id="_x0000_t15" coordsize="21600,21600" o:spt="15" adj="16200" path="m@0,0l0,,,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50;width:2194560;height:552055;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" adj="18883" fillcolor="#5b9bd5 [3204]" stroked="f" strokeweight="1pt">
                      <v:textbox inset=",0,14.4pt,0">
                        <w:txbxContent>
                          <w:sdt>
                            <w:sdtPr>
                              <w:rPr>
                                <w:color w:val="FFFFFF" w:themeColor="background1"/>
                                <w:sz w:val="28"/>
                                <w:szCs w:val="28"/>
                              </w:rPr>
                              <w:alias w:val="Date"/>
                              <w:tag w:val=""/>
                              <w:id w:val="-650599894"/>
                              <w:showingPlcHdr/>
                              <w:dataBinding w:prefixMappings="xmlns:ns0='http://schemas.microsoft.com/office/2006/coverPageProps' " w:xpath="/ns0:CoverPageProperties[1]/ns0:PublishDate[1]" w:storeItemID="{55AF091B-3C7A-41E3-B477-F2FDAA23CFDA}"/>
                              <w:date>
                                <w:dateFormat w:val="M/d/yyyy"/>
                                <w:lid w:val="en-US"/>
                                <w:storeMappedDataAs w:val="dateTime"/>
                                <w:calendar w:val="gregorian"/>
                              </w:date>
                            </w:sdtPr>
                            <w:sdtEndPr/>
                            <w:sdtContent>
                              <w:p w14:paraId="786255CE" w14:textId="77777777" w:rsidR="00BB562B" w:rsidRDefault="00BB562B">
                                <w:pPr>
                                  <w:pStyle w:val="NoSpacing"/>
                                  <w:jc w:val="right"/>
                                  <w:rPr>
                                    <w:color w:val="FFFFFF" w:themeColor="background1"/>
                                    <w:sz w:val="28"/>
                                    <w:szCs w:val="28"/>
                                  </w:rPr>
                                </w:pPr>
                                <w:r>
                                  <w:rPr>
                                    <w:color w:val="FFFFFF" w:themeColor="background1"/>
                                    <w:sz w:val="28"/>
                                    <w:szCs w:val="28"/>
                                  </w:rPr>
                                  <w:t>[Date]</w:t>
                                </w:r>
                              </w:p>
                            </w:sdtContent>
                          </w:sdt>
                        </w:txbxContent>
                      </v:textbox>
                    </v:shape>
                    <v:group id="Group 5" o:spid="_x0000_s1029" style="position:absolute;left:76200;top:4210050;width:2057400;height:4910328" coordorigin="80645,4211812" coordsize="1306273,312102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92YMoxAAAANoAAAAP&#10;AAAAAAAAAAAAAAAAAKkCAABkcnMvZG93bnJldi54bWxQSwUGAAAAAAQABAD6AAAAmgMAAAAA&#10;">
                      <v:group id="Group 6" o:spid="_x0000_s1030" style="position:absolute;left:141062;top:4211812;width:1047750;height:3121026" coordorigin="141062,4211812" coordsize="1047750,3121026"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zQsdX8IAAADaAAAADwAA&#10;AAAAAAAAAAAAAACpAgAAZHJzL2Rvd25yZXYueG1sUEsFBgAAAAAEAAQA+gAAAJgDAAAAAA==&#10;">
                        <o:lock v:ext="edit" aspectratio="t"/>
                        <v:shape id="Freeform 20" o:spid="_x0000_s1031" style="position:absolute;left:369662;top:6216825;width:193675;height:698500;visibility:visible;mso-wrap-style:square;v-text-anchor:top" coordsize="122,44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IM3mvAAA&#10;ANsAAAAPAAAAZHJzL2Rvd25yZXYueG1sRE+7CsIwFN0F/yFcwUU01UGkGkVEqY6+9ktzbavNTWli&#10;rX69GQTHw3kvVq0pRUO1KywrGI8iEMSp1QVnCi7n3XAGwnlkjaVlUvAmB6tlt7PAWNsXH6k5+UyE&#10;EHYxKsi9r2IpXZqTQTeyFXHgbrY26AOsM6lrfIVwU8pJFE2lwYJDQ44VbXJKH6enUaA/58Q2Jsk2&#10;g+the1sns31yd0r1e+16DsJT6//in3uvFUzC+vAl/AC5/AI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JQgzea8AAAA2wAAAA8AAAAAAAAAAAAAAAAAlwIAAGRycy9kb3ducmV2Lnht&#10;bFBLBQYAAAAABAAEAPUAAACAAwAAAAA=&#10;" path="m0,0l39,152,84,304,122,417,122,440,76,306,39,180,6,53,,0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62;top:6905800;width:184150;height:427038;visibility:visible;mso-wrap-style:square;v-text-anchor:top" coordsize="116,26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Q97nwgAA&#10;ANsAAAAPAAAAZHJzL2Rvd25yZXYueG1sRI9Bi8IwFITvgv8hPGFvmiooSzVKV1C87EHXH/Bsnk3X&#10;5qUk0Xb//UYQPA4z8w2z2vS2EQ/yoXasYDrJQBCXTtdcKTj/7MafIEJE1tg4JgV/FGCzHg5WmGvX&#10;8ZEep1iJBOGQowITY5tLGUpDFsPEtcTJuzpvMSbpK6k9dgluGznLsoW0WHNaMNjS1lB5O92tgrte&#10;bPfzeX/7vXSu8Nfvr+LgjFIfo75YgojUx3f41T5oBbMpPL+kHyDX/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5D3ufCAAAA2wAAAA8AAAAAAAAAAAAAAAAAlwIAAGRycy9kb3du&#10;cmV2LnhtbFBLBQYAAAAABAAEAPUAAACGAwAAAAA=&#10;" path="m0,0l8,19,37,93,67,167,116,269,108,269,60,169,30,98,1,25,,0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62;top:4211812;width:222250;height:2019300;visibility:visible;mso-wrap-style:square;v-text-anchor:top" coordsize="140,127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A2ikkwwAA&#10;ANsAAAAPAAAAZHJzL2Rvd25yZXYueG1sRI/disIwFITvF3yHcATv1nSriFSjLAsLKsLiD4J3h+bY&#10;VpuTkkStb28WBC+HmfmGmc5bU4sbOV9ZVvDVT0AQ51ZXXCjY734/xyB8QNZYWyYFD/Iwn3U+pphp&#10;e+cN3bahEBHCPkMFZQhNJqXPSzLo+7Yhjt7JOoMhSldI7fAe4aaWaZKMpMGK40KJDf2UlF+2V6Pg&#10;b/g44/JqNulglywdrpvF6nBUqtdtvycgArXhHX61F1pBmsL/l/gD5OwJ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A2ikkwwAAANsAAAAPAAAAAAAAAAAAAAAAAJcCAABkcnMvZG93&#10;bnJldi54bWxQSwUGAAAAAAQABAD1AAAAhwMAAAAA&#10;" path="m0,0l0,,1,79,3,159,12,317,23,476,39,634,58,792,83,948,107,1086,135,1223,140,1272,138,1262,105,1106,77,949,53,792,35,634,20,476,9,317,2,159,,79,,0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87;top:4861100;width:71438;height:1355725;visibility:visible;mso-wrap-style:square;v-text-anchor:top" coordsize="45,85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cGq20wAAA&#10;ANsAAAAPAAAAZHJzL2Rvd25yZXYueG1sRE/LasJAFN0X/IfhCt3VSSKUEh1FBDELN7UVt5fMNQlm&#10;7sTMmNfXdwqFLg/nvd4OphYdta6yrCBeRCCIc6srLhR8fx3ePkA4j6yxtkwKRnKw3cxe1phq2/Mn&#10;dWdfiBDCLkUFpfdNKqXLSzLoFrYhDtzNtgZ9gG0hdYt9CDe1TKLoXRqsODSU2NC+pPx+fhoF12KK&#10;muTh4/h4GcOwqdLZaVTqdT7sViA8Df5f/OfOtIJkCb9fwg+Qmx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AcGq20wAAAANsAAAAPAAAAAAAAAAAAAAAAAJcCAABkcnMvZG93bnJl&#10;di54bWxQSwUGAAAAAAQABAD1AAAAhAMAAAAA&#10;" path="m45,0l45,,35,66,26,133,14,267,6,401,3,534,6,669,14,803,18,854,18,851,9,814,8,803,1,669,,534,3,401,12,267,25,132,34,66,45,0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12;top:6231112;width:244475;height:998538;visibility:visible;mso-wrap-style:square;v-text-anchor:top" coordsize="154,62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tfI5xAAA&#10;ANsAAAAPAAAAZHJzL2Rvd25yZXYueG1sRI9La8MwEITvgfwHsYHeErmmTVLHciiFltKc8iDQ28Za&#10;P6i1MpKauP++CgRyHGbmGyZfD6YTZ3K+tazgcZaAIC6tbrlWcNi/T5cgfEDW2FkmBX/kYV2MRzlm&#10;2l54S+ddqEWEsM9QQRNCn0npy4YM+pntiaNXWWcwROlqqR1eItx0Mk2SuTTYclxosKe3hsqf3a9R&#10;YCW5io6L9iX9MvNN+P6onk9GqYfJ8LoCEWgI9/Ct/akVpE9w/RJ/gCz+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XyOcQAAADbAAAADwAAAAAAAAAAAAAAAACXAgAAZHJzL2Rv&#10;d25yZXYueG1sUEsFBgAAAAAEAAQA9QAAAIgDAAAAAA==&#10;" path="m0,0l10,44,21,126,34,207,53,293,75,380,100,466,120,521,141,576,152,618,154,629,140,595,115,532,93,468,67,383,47,295,28,207,12,104,,0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87;top:7223300;width:52388;height:109538;visibility:visible;mso-wrap-style:square;v-text-anchor:top" coordsize="33,69"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0DRwwQAA&#10;ANsAAAAPAAAAZHJzL2Rvd25yZXYueG1sRI9BawIxFITvBf9DeIK3mlVqKVujVEGoR63t+bl53YTd&#10;vCxJ1PXfG0HwOMzMN8x82btWnClE61nBZFyAIK68tlwrOPxsXj9AxISssfVMCq4UYbkYvMyx1P7C&#10;OzrvUy0yhGOJCkxKXSllrAw5jGPfEWfv3weHKctQSx3wkuGuldOieJcOLecFgx2tDVXN/uQUBJNW&#10;zWEWVm/N+m+7OVp7/PVWqdGw//oEkahPz/Cj/a0VTGdw/5J/gFzc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dA0cMEAAADbAAAADwAAAAAAAAAAAAAAAACXAgAAZHJzL2Rvd25y&#10;ZXYueG1sUEsFBgAAAAAEAAQA9QAAAIUDAAAAAA==&#10;" path="m0,0l33,69,24,69,12,35,,0xe" fillcolor="#44546a [3215]" strokecolor="#44546a [3215]" strokeweight="0">
                          <v:path arrowok="t" o:connecttype="custom" o:connectlocs="0,0;52388,109538;38100,109538;19050,55563;0,0" o:connectangles="0,0,0,0,0"/>
                        </v:shape>
                        <v:shape id="Freeform 26" o:spid="_x0000_s1037" style="position:absolute;left:355374;top:6153325;width:23813;height:147638;visibility:visible;mso-wrap-style:square;v-text-anchor:top" coordsize="15,9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UFONwQAA&#10;ANsAAAAPAAAAZHJzL2Rvd25yZXYueG1sRI9Bi8IwFITvC/6H8AQvi6brQaQaRYXdehOrP+DRPNti&#10;8lKSbK3/3iwseBxm5htmvR2sET350DpW8DXLQBBXTrdcK7hevqdLECEiazSOScGTAmw3o4815to9&#10;+Ex9GWuRIBxyVNDE2OVShqohi2HmOuLk3Zy3GJP0tdQeHwlujZxn2UJabDktNNjRoaHqXv5aBab8&#10;dD+XjupTfyycee6LG/lCqcl42K1ARBriO/zfPmoF8wX8fUk/QG5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NVBTjcEAAADbAAAADwAAAAAAAAAAAAAAAACXAgAAZHJzL2Rvd25y&#10;ZXYueG1sUEsFBgAAAAAEAAQA9QAAAIUDAAAAAA==&#10;" path="m0,0l9,37,9,40,15,93,5,49,,0xe" fillcolor="#44546a [3215]" strokecolor="#44546a [3215]" strokeweight="0">
                          <v:path arrowok="t" o:connecttype="custom" o:connectlocs="0,0;14288,58738;14288,63500;23813,147638;7938,77788;0,0" o:connectangles="0,0,0,0,0,0"/>
                        </v:shape>
                        <v:shape id="Freeform 27" o:spid="_x0000_s1038" style="position:absolute;left:563337;top:5689775;width:625475;height:1216025;visibility:visible;mso-wrap-style:square;v-text-anchor:top" coordsize="394,76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LRJxwwAA&#10;ANsAAAAPAAAAZHJzL2Rvd25yZXYueG1sRI9BSwMxFITvQv9DeAVvNtuCVdamxSqCJ8UqiLfH5jVZ&#10;3byEJG62/94IgsdhZr5hNrvJDWKkmHrPCpaLBgRx53XPRsHb68PFNYiUkTUOnknBiRLstrOzDbba&#10;F36h8ZCNqBBOLSqwOYdWytRZcpgWPhBX7+ijw1xlNFJHLBXuBrlqmrV02HNdsBjozlL3dfh2Ct7X&#10;poTLYj8+Q9mfzPP98SnaUanz+XR7AyLTlP/Df+1HrWB1Bb9f6g+Q2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ILRJxwwAAANsAAAAPAAAAAAAAAAAAAAAAAJcCAABkcnMvZG93&#10;bnJldi54bWxQSwUGAAAAAAQABAD1AAAAhwMAAAAA&#10;" path="m394,0l394,,356,38,319,77,284,117,249,160,207,218,168,276,131,339,98,402,69,467,45,535,26,604,14,673,7,746,6,766,,749,1,744,7,673,21,603,40,533,65,466,94,400,127,336,164,275,204,215,248,158,282,116,318,76,354,37,394,0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37;top:6915325;width:57150;height:307975;visibility:visible;mso-wrap-style:square;v-text-anchor:top" coordsize="36,194"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qNNF7wwAA&#10;ANsAAAAPAAAAZHJzL2Rvd25yZXYueG1sRE/Pa8IwFL4L/g/hCV5kpsthjM4ooujGxqDqGHh7Ns+2&#10;2LyUJmq7v345DHb8+H7PFp2txY1aXznW8DhNQBDnzlRcaPg6bB6eQfiAbLB2TBp68rCYDwczTI27&#10;845u+1CIGMI+RQ1lCE0qpc9LsuinriGO3Nm1FkOEbSFNi/cYbmupkuRJWqw4NpTY0Kqk/LK/Wg2f&#10;7+HIkyw7qZ/X7Xrbf6uPrFdaj0fd8gVEoC78i//cb0aDimPjl/gD5PwX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qNNF7wwAAANsAAAAPAAAAAAAAAAAAAAAAAJcCAABkcnMvZG93&#10;bnJldi54bWxQSwUGAAAAAAQABAD1AAAAhwMAAAAA&#10;" path="m0,0l6,16,7,19,11,80,20,132,33,185,36,194,21,161,15,145,5,81,1,41,,0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87;top:7229650;width:49213;height:103188;visibility:visible;mso-wrap-style:square;v-text-anchor:top" coordsize="31,6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o56i/xQAA&#10;ANsAAAAPAAAAZHJzL2Rvd25yZXYueG1sRI9Pa8JAFMTvQr/D8gq96cZQio2uokL9cyqmPcTbI/vM&#10;BrNvY3ar6bd3hUKPw8z8hpktetuIK3W+dqxgPEpAEJdO11wp+P76GE5A+ICssXFMCn7Jw2L+NJhh&#10;pt2ND3TNQyUihH2GCkwIbSalLw1Z9CPXEkfv5DqLIcqukrrDW4TbRqZJ8iYt1hwXDLa0NlSe8x+r&#10;4LLc7PX2+Hr8zCeHYmUuxSbdF0q9PPfLKYhAffgP/7V3WkH6Do8v8QfI+R0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KjnqL/FAAAA2wAAAA8AAAAAAAAAAAAAAAAAlwIAAGRycy9k&#10;b3ducmV2LnhtbFBLBQYAAAAABAAEAPUAAACJAwAAAAA=&#10;" path="m0,0l31,65,23,65,,0xe" fillcolor="#44546a [3215]" strokecolor="#44546a [3215]" strokeweight="0">
                          <v:path arrowok="t" o:connecttype="custom" o:connectlocs="0,0;49213,103188;36513,103188;0,0" o:connectangles="0,0,0,0"/>
                        </v:shape>
                        <v:shape id="Freeform 30" o:spid="_x0000_s1041" style="position:absolute;left:563337;top:6878812;width:11113;height:66675;visibility:visible;mso-wrap-style:square;v-text-anchor:top" coordsize="7,4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" path="m0,0l6,17,7,42,6,39,,23,,0xe" fillcolor="#44546a [3215]" strokecolor="#44546a [3215]" strokeweight="0">
                          <v:path arrowok="t" o:connecttype="custom" o:connectlocs="0,0;9525,26988;11113,66675;9525,61913;0,36513;0,0" o:connectangles="0,0,0,0,0,0"/>
                        </v:shape>
                        <v:shape id="Freeform 31" o:spid="_x0000_s1042" style="position:absolute;left:587149;top:7145512;width:71438;height:187325;visibility:visible;mso-wrap-style:square;v-text-anchor:top" coordsize="45,118"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4q31DxQAA&#10;ANsAAAAPAAAAZHJzL2Rvd25yZXYueG1sRI9Pa8JAFMTvQr/D8gq9mY0WiqSuYguiCIX659LbI/tM&#10;otm3cXc10U/fFQSPw8z8hhlPO1OLCzlfWVYwSFIQxLnVFRcKdtt5fwTCB2SNtWVScCUP08lLb4yZ&#10;ti2v6bIJhYgQ9hkqKENoMil9XpJBn9iGOHp76wyGKF0htcM2wk0th2n6IQ1WHBdKbOi7pPy4ORsF&#10;ts3PX+6vxtPsYBa3/U87XN1+lXp77WafIAJ14Rl+tJdawfsA7l/iD5CTf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LirfUPFAAAA2wAAAA8AAAAAAAAAAAAAAAAAlwIAAGRycy9k&#10;b3ducmV2LnhtbFBLBQYAAAAABAAEAPUAAACJAwAAAAA=&#10;" path="m0,0l6,16,21,49,33,84,45,118,44,118,13,53,11,42,,0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45;top:4826972;width:1306273;height:2505863" coordorigin="80645,4649964" coordsize="874712,1677988"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">
                        <o:lock v:ext="edit" aspectratio="t"/>
                        <v:shape id="Freeform 8" o:spid="_x0000_s1044" style="position:absolute;left:118745;top:5189714;width:198438;height:714375;visibility:visible;mso-wrap-style:square;v-text-anchor:top" coordsize="125,450"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u7hhuwgAA&#10;ANoAAAAPAAAAZHJzL2Rvd25yZXYueG1sRE/JbsIwEL1X4h+sQeqtOPRQVQGDEBLLgaVsEsdRPCSB&#10;eJzGDrj9+vpQiePT24fjYCpxp8aVlhX0ewkI4szqknMFx8Ps7ROE88gaK8uk4IccjEedlyGm2j54&#10;R/e9z0UMYZeigsL7OpXSZQUZdD1bE0fuYhuDPsIml7rBRww3lXxPkg9psOTYUGBN04Ky2741Cjbr&#10;3/N28dXOrqtgvtvTJszX26DUazdMBiA8Bf8U/7uXWkHcGq/EGyBH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K7uGG7CAAAA2gAAAA8AAAAAAAAAAAAAAAAAlwIAAGRycy9kb3du&#10;cmV2LnhtbFBLBQYAAAAABAAEAPUAAACGAwAAAAA=&#10;" path="m0,0l41,155,86,309,125,425,125,450,79,311,41,183,7,54,,0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95;top:5891389;width:187325;height:436563;visibility:visible;mso-wrap-style:square;v-text-anchor:top" coordsize="118,27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b/ljpwgAA&#10;ANoAAAAPAAAAZHJzL2Rvd25yZXYueG1sRI/RasJAFETfBf9huQVfRDcRlDa6ithK+6Q09QMu2Ws2&#10;NHs3ZDcx/n1XKPg4zMwZZrMbbC16an3lWEE6T0AQF05XXCq4/BxnryB8QNZYOyYFd/Kw245HG8y0&#10;u/E39XkoRYSwz1CBCaHJpPSFIYt+7hri6F1dazFE2ZZSt3iLcFvLRZKspMWK44LBhg6Git+8swry&#10;E3fNx5Iv5/fzdLCfq9ReD6lSk5dhvwYRaAjP8H/7Syt4g8eVeAPk9g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Nv+WOnCAAAA2gAAAA8AAAAAAAAAAAAAAAAAlwIAAGRycy9kb3du&#10;cmV2LnhtbFBLBQYAAAAABAAEAPUAAACGAwAAAAA=&#10;" path="m0,0l8,20,37,96,69,170,118,275,109,275,61,174,30,100,,26,,0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45;top:5010327;width:31750;height:192088;visibility:visible;mso-wrap-style:square;v-text-anchor:top" coordsize="20,12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lljLfxQAA&#10;ANsAAAAPAAAAZHJzL2Rvd25yZXYueG1sRI9PawJBDMXvhX6HIUJvddYKIltHEaG1p6XaHnqMO9k/&#10;uJMZdkZ320/fHARvCe/lvV9Wm9F16kp9bD0bmE0zUMSlty3XBr6/3p6XoGJCtth5JgO/FGGzfnxY&#10;YW79wAe6HlOtJIRjjgaalEKudSwbchinPhCLVvneYZK1r7XtcZBw1+mXLFtohy1LQ4OBdg2V5+PF&#10;GajeP89u/1P9LU+XYT/fFkWYh8KYp8m4fQWVaEx38+36wwq+0MsvMoBe/wM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WWMt/FAAAA2wAAAA8AAAAAAAAAAAAAAAAAlwIAAGRycy9k&#10;b3ducmV2LnhtbFBLBQYAAAAABAAEAPUAAACJAwAAAAA=&#10;" path="m0,0l16,72,20,121,18,112,,31,,0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95;top:5202414;width:250825;height:1020763;visibility:visible;mso-wrap-style:square;v-text-anchor:top" coordsize="158,64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" path="m0,0l11,46,22,129,36,211,55,301,76,389,103,476,123,533,144,588,155,632,158,643,142,608,118,544,95,478,69,391,47,302,29,212,13,107,,0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20;top:6215239;width:52388;height:112713;visibility:visible;mso-wrap-style:square;v-text-anchor:top" coordsize="33,7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h87WwAAA&#10;ANsAAAAPAAAAZHJzL2Rvd25yZXYueG1sRE/LqsIwEN0L/kMYwZ2mKohUo/jggrjR6wN0NzRjW2wm&#10;pcm19e+NcMHdHM5zZovGFOJJlcstKxj0IxDEidU5pwrOp5/eBITzyBoLy6TgRQ4W83ZrhrG2Nf/S&#10;8+hTEULYxagg876MpXRJRgZd35bEgbvbyqAPsEqlrrAO4aaQwygaS4M5h4YMS1pnlDyOf0ZBeVht&#10;6vXN7fLLcNL412W7v6VXpbqdZjkF4anxX/G/e6vD/BF8fgkHyPkb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wh87WwAAAANsAAAAPAAAAAAAAAAAAAAAAAJcCAABkcnMvZG93bnJl&#10;di54bWxQSwUGAAAAAAQABAD1AAAAhAMAAAAA&#10;" path="m0,0l33,71,24,71,11,36,,0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45;top:5124627;width:23813;height:150813;visibility:visible;mso-wrap-style:square;v-text-anchor:top" coordsize="15,95"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SNMiwgAA&#10;ANsAAAAPAAAAZHJzL2Rvd25yZXYueG1sRE/JasMwEL0X8g9iArnVctMSimM5hEAg4EPIUmhvY2ti&#10;m1ojI6mO+/dVodDbPN46+WYyvRjJ+c6ygqckBUFcW91xo+B62T++gvABWWNvmRR8k4dNMXvIMdP2&#10;zicaz6ERMYR9hgraEIZMSl+3ZNAndiCO3M06gyFC10jt8B7DTS+XabqSBjuODS0OtGup/jx/GQVv&#10;5dENevmxr1bP28u7tKWmU6XUYj5t1yACTeFf/Oc+6Dj/BX5/iQfI4gc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VI0yLCAAAA2wAAAA8AAAAAAAAAAAAAAAAAlwIAAGRycy9kb3du&#10;cmV2LnhtbFBLBQYAAAAABAAEAPUAAACGAwAAAAA=&#10;" path="m0,0l8,37,8,41,15,95,4,49,,0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82;top:4649964;width:638175;height:1241425;visibility:visible;mso-wrap-style:square;v-text-anchor:top" coordsize="402,782"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jcbZwwAA&#10;ANsAAAAPAAAAZHJzL2Rvd25yZXYueG1sRE9La8JAEL4L/Q/LFHrTjaJSoptQ7AOpIJj20tuQHbNp&#10;s7Mhu2r013cFwdt8fM9Z5r1txJE6XztWMB4lIIhLp2uuFHx/vQ+fQfiArLFxTArO5CHPHgZLTLU7&#10;8Y6ORahEDGGfogITQptK6UtDFv3ItcSR27vOYoiwq6Tu8BTDbSMnSTKXFmuODQZbWhkq/4qDVTBd&#10;fR4ub9uJfi2mrH8/Nma8/TFKPT32LwsQgfpwF9/cax3nz+D6SzxAZv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AgjcbZwwAAANsAAAAPAAAAAAAAAAAAAAAAAJcCAABkcnMvZG93&#10;bnJldi54bWxQSwUGAAAAAAQABAD1AAAAhwMAAAAA&#10;" path="m402,0l402,1,363,39,325,79,290,121,255,164,211,222,171,284,133,346,100,411,71,478,45,546,27,617,13,689,7,761,7,782,,765,1,761,7,688,21,616,40,545,66,475,95,409,130,343,167,281,209,220,253,163,287,120,324,78,362,38,402,0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82;top:5904089;width:58738;height:311150;visibility:visible;mso-wrap-style:square;v-text-anchor:top" coordsize="37,19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nGsjxAAA&#10;ANsAAAAPAAAAZHJzL2Rvd25yZXYueG1sRI/LbsIwEEX3SPyDNZXYFadVeQUMiloqZdMFjw+YxtMk&#10;Ih6H2Hn07zESErsZ3Xvu3NnsBlOJjhpXWlbwNo1AEGdWl5wrOJ++X5cgnEfWWFkmBf/kYLcdjzYY&#10;a9vzgbqjz0UIYRejgsL7OpbSZQUZdFNbEwftzzYGfVibXOoG+xBuKvkeRXNpsORwocCaPgvKLsfW&#10;hBq498uPRX6lpJt9taffVfpTrpSavAzJGoSnwT/NDzrVgZvD/ZcwgNze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9pxrI8QAAADbAAAADwAAAAAAAAAAAAAAAACXAgAAZHJzL2Rv&#10;d25yZXYueG1sUEsFBgAAAAAEAAQA9QAAAIgDAAAAAA==&#10;" path="m0,0l6,15,7,18,12,80,21,134,33,188,37,196,22,162,15,146,5,81,1,40,,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20;top:6223177;width:49213;height:104775;visibility:visible;mso-wrap-style:square;v-text-anchor:top" coordsize="31,66"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vLuxYwgAA&#10;ANsAAAAPAAAAZHJzL2Rvd25yZXYueG1sRE9NawIxEL0X/A9hBC9Ss3qodTWKSEt7kVINpb0Nybi7&#10;uJksm7hu/70pCL3N433OatO7WnTUhsqzgukkA0FsvK24UKCPr4/PIEJEtlh7JgW/FGCzHjysMLf+&#10;yp/UHWIhUgiHHBWUMTa5lMGU5DBMfEOcuJNvHcYE20LaFq8p3NVylmVP0mHFqaHEhnYlmfPh4hTQ&#10;d7fYf/xUZs76Resvuug3M1ZqNOy3SxCR+vgvvrvfbZo/h79f0gFyfQM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8u7FjCAAAA2wAAAA8AAAAAAAAAAAAAAAAAlwIAAGRycy9kb3du&#10;cmV2LnhtbFBLBQYAAAAABAAEAPUAAACGAwAAAAA=&#10;" path="m0,0l31,66,24,66,,0xe" fillcolor="#44546a [3215]" strokecolor="#44546a [3215]" strokeweight="0">
                          <v:fill opacity="13107f"/>
                          <v:stroke opacity="13107f"/>
                          <v:path arrowok="t" o:connecttype="custom" o:connectlocs="0,0;49213,104775;38100,104775;0,0" o:connectangles="0,0,0,0"/>
                        </v:shape>
                        <v:shape id="Freeform 18" o:spid="_x0000_s1053" style="position:absolute;left:317182;top:5864402;width:11113;height:68263;visibility:visible;mso-wrap-style:square;v-text-anchor:top" coordsize="7,43"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TN6SywgAA&#10;ANsAAAAPAAAAZHJzL2Rvd25yZXYueG1sRI9PawIxEMXvhX6HMAVvNasHKVujiFjoRbD+gR6HZNys&#10;bibLJurqp+8cCt5meG/e+8103odGXalLdWQDo2EBithGV3NlYL/7ev8AlTKywyYyGbhTgvns9WWK&#10;pYs3/qHrNldKQjiVaMDn3JZaJ+spYBrGlli0Y+wCZlm7SrsObxIeGj0uiokOWLM0eGxp6cmet5dg&#10;oPYnXB8eNuFBr/bRnja/mipjBm/94hNUpj4/zf/X307wBVZ+kQH07A8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M3pLLCAAAA2wAAAA8AAAAAAAAAAAAAAAAAlwIAAGRycy9kb3du&#10;cmV2LnhtbFBLBQYAAAAABAAEAPUAAACGAwAAAAA=&#10;" path="m0,0l7,17,7,43,6,40,,25,,0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95;top:6135864;width:73025;height:192088;visibility:visible;mso-wrap-style:square;v-text-anchor:top" coordsize="46,121"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QkBvwAA&#10;ANsAAAAPAAAAZHJzL2Rvd25yZXYueG1sRE9Ni8IwEL0L/ocwgjdN3YNoNYoKC7I96Qpex2Zsis0k&#10;NFmt/94Iwt7m8T5nue5sI+7Uhtqxgsk4A0FcOl1zpeD0+z2agQgRWWPjmBQ8KcB61e8tMdfuwQe6&#10;H2MlUgiHHBWYGH0uZSgNWQxj54kTd3WtxZhgW0nd4iOF20Z+ZdlUWqw5NRj0tDNU3o5/VkGxNfO6&#10;OvxMiq2c+osvzvvN6azUcNBtFiAidfFf/HHvdZo/h/cv6QC5egE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L6NCQG/AAAA2wAAAA8AAAAAAAAAAAAAAAAAlwIAAGRycy9kb3ducmV2&#10;LnhtbFBLBQYAAAAABAAEAPUAAACDAwAAAAA=&#10;" path="m0,0l7,16,22,50,33,86,46,121,45,121,14,55,11,44,,0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lang w:eastAsia="en-US"/>
            </w:rPr>
            <mc:AlternateContent>
              <mc:Choice Requires="wps">
                <w:drawing>
                  <wp:anchor distT="0" distB="0" distL="114300" distR="114300" simplePos="0" relativeHeight="251661312" behindDoc="0" locked="0" layoutInCell="1" allowOverlap="1" wp14:anchorId="5B9D8215" wp14:editId="44945664">
                    <wp:simplePos x="0" y="0"/>
                    <mc:AlternateContent>
                      <mc:Choice Requires="wp14">
                        <wp:positionH relativeFrom="page">
                          <wp14:pctPosHOffset>42000</wp14:pctPosHOffset>
                        </wp:positionH>
                      </mc:Choice>
                      <mc:Fallback>
                        <wp:positionH relativeFrom="page">
                          <wp:posOffset>3173730</wp:posOffset>
                        </wp:positionH>
                      </mc:Fallback>
                    </mc:AlternateContent>
                    <mc:AlternateContent>
                      <mc:Choice Requires="wp14">
                        <wp:positionV relativeFrom="page">
                          <wp14:pctPosVOffset>88000</wp14:pctPosVOffset>
                        </wp:positionV>
                      </mc:Choice>
                      <mc:Fallback>
                        <wp:positionV relativeFrom="page">
                          <wp:posOffset>9410065</wp:posOffset>
                        </wp:positionV>
                      </mc:Fallback>
                    </mc:AlternateContent>
                    <wp:extent cx="3400425" cy="36322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400425" cy="3632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A64EC05" w14:textId="7EA611A8" w:rsidR="00BB562B" w:rsidRDefault="00320A10">
                                <w:pPr>
                                  <w:pStyle w:val="NoSpacing"/>
                                  <w:rPr>
                                    <w:color w:val="5B9BD5" w:themeColor="accent1"/>
                                    <w:sz w:val="26"/>
                                    <w:szCs w:val="26"/>
                                  </w:rPr>
                                </w:pPr>
                                <w:sdt>
                                  <w:sdtPr>
                                    <w:rPr>
                                      <w:color w:val="5B9BD5"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BB562B">
                                      <w:rPr>
                                        <w:color w:val="5B9BD5" w:themeColor="accent1"/>
                                        <w:sz w:val="26"/>
                                        <w:szCs w:val="26"/>
                                      </w:rPr>
                                      <w:t>Huy Cat Hoang</w:t>
                                    </w:r>
                                    <w:r w:rsidR="004300ED">
                                      <w:rPr>
                                        <w:color w:val="5B9BD5" w:themeColor="accent1"/>
                                        <w:sz w:val="26"/>
                                        <w:szCs w:val="26"/>
                                      </w:rPr>
                                      <w:t xml:space="preserve"> - 11940653</w:t>
                                    </w:r>
                                  </w:sdtContent>
                                </w:sdt>
                              </w:p>
                              <w:p w14:paraId="1CBF4D6A" w14:textId="77777777" w:rsidR="00BB562B" w:rsidRDefault="00320A10">
                                <w:pPr>
                                  <w:pStyle w:val="NoSpacing"/>
                                  <w:rPr>
                                    <w:color w:val="595959" w:themeColor="text1" w:themeTint="A6"/>
                                    <w:sz w:val="20"/>
                                    <w:szCs w:val="20"/>
                                  </w:rPr>
                                </w:pPr>
                                <w:sdt>
                                  <w:sdtPr>
                                    <w:rPr>
                                      <w:caps/>
                                      <w:color w:val="595959" w:themeColor="text1" w:themeTint="A6"/>
                                      <w:sz w:val="20"/>
                                      <w:szCs w:val="20"/>
                                    </w:rPr>
                                    <w:alias w:val="Company"/>
                                    <w:tag w:val=""/>
                                    <w:id w:val="1558814826"/>
                                    <w:showingPlcHdr/>
                                    <w:dataBinding w:prefixMappings="xmlns:ns0='http://schemas.openxmlformats.org/officeDocument/2006/extended-properties' " w:xpath="/ns0:Properties[1]/ns0:Company[1]" w:storeItemID="{6668398D-A668-4E3E-A5EB-62B293D839F1}"/>
                                    <w:text/>
                                  </w:sdtPr>
                                  <w:sdtEndPr/>
                                  <w:sdtContent>
                                    <w:r w:rsidR="00BB562B">
                                      <w:rPr>
                                        <w:caps/>
                                        <w:color w:val="595959" w:themeColor="text1" w:themeTint="A6"/>
                                        <w:sz w:val="20"/>
                                        <w:szCs w:val="20"/>
                                      </w:rPr>
                                      <w:t>[company name]</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5B9D8215" id="_x0000_t202" coordsize="21600,21600" o:spt="202" path="m0,0l0,21600,21600,21600,21600,0xe">
                    <v:stroke joinstyle="miter"/>
                    <v:path gradientshapeok="t" o:connecttype="rect"/>
                  </v:shapetype>
                  <v:shape id="Text Box 32" o:spid="_x0000_s1055" type="#_x0000_t202" style="position:absolute;margin-left:0;margin-top:0;width:267.75pt;height:28.6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" filled="f" stroked="f" strokeweight=".5pt">
                    <v:textbox style="mso-fit-shape-to-text:t" inset="0,0,0,0">
                      <w:txbxContent>
                        <w:p w14:paraId="4A64EC05" w14:textId="7EA611A8" w:rsidR="00BB562B" w:rsidRDefault="00320A10">
                          <w:pPr>
                            <w:pStyle w:val="NoSpacing"/>
                            <w:rPr>
                              <w:color w:val="5B9BD5" w:themeColor="accent1"/>
                              <w:sz w:val="26"/>
                              <w:szCs w:val="26"/>
                            </w:rPr>
                          </w:pPr>
                          <w:sdt>
                            <w:sdtPr>
                              <w:rPr>
                                <w:color w:val="5B9BD5"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BB562B">
                                <w:rPr>
                                  <w:color w:val="5B9BD5" w:themeColor="accent1"/>
                                  <w:sz w:val="26"/>
                                  <w:szCs w:val="26"/>
                                </w:rPr>
                                <w:t>Huy Cat Hoang</w:t>
                              </w:r>
                              <w:r w:rsidR="004300ED">
                                <w:rPr>
                                  <w:color w:val="5B9BD5" w:themeColor="accent1"/>
                                  <w:sz w:val="26"/>
                                  <w:szCs w:val="26"/>
                                </w:rPr>
                                <w:t xml:space="preserve"> - 11940653</w:t>
                              </w:r>
                            </w:sdtContent>
                          </w:sdt>
                        </w:p>
                        <w:p w14:paraId="1CBF4D6A" w14:textId="77777777" w:rsidR="00BB562B" w:rsidRDefault="00320A10">
                          <w:pPr>
                            <w:pStyle w:val="NoSpacing"/>
                            <w:rPr>
                              <w:color w:val="595959" w:themeColor="text1" w:themeTint="A6"/>
                              <w:sz w:val="20"/>
                              <w:szCs w:val="20"/>
                            </w:rPr>
                          </w:pPr>
                          <w:sdt>
                            <w:sdtPr>
                              <w:rPr>
                                <w:caps/>
                                <w:color w:val="595959" w:themeColor="text1" w:themeTint="A6"/>
                                <w:sz w:val="20"/>
                                <w:szCs w:val="20"/>
                              </w:rPr>
                              <w:alias w:val="Company"/>
                              <w:tag w:val=""/>
                              <w:id w:val="1558814826"/>
                              <w:showingPlcHdr/>
                              <w:dataBinding w:prefixMappings="xmlns:ns0='http://schemas.openxmlformats.org/officeDocument/2006/extended-properties' " w:xpath="/ns0:Properties[1]/ns0:Company[1]" w:storeItemID="{6668398D-A668-4E3E-A5EB-62B293D839F1}"/>
                              <w:text/>
                            </w:sdtPr>
                            <w:sdtEndPr/>
                            <w:sdtContent>
                              <w:r w:rsidR="00BB562B">
                                <w:rPr>
                                  <w:caps/>
                                  <w:color w:val="595959" w:themeColor="text1" w:themeTint="A6"/>
                                  <w:sz w:val="20"/>
                                  <w:szCs w:val="20"/>
                                </w:rPr>
                                <w:t>[company name]</w:t>
                              </w:r>
                            </w:sdtContent>
                          </w:sdt>
                        </w:p>
                      </w:txbxContent>
                    </v:textbox>
                    <w10:wrap anchorx="page" anchory="page"/>
                  </v:shape>
                </w:pict>
              </mc:Fallback>
            </mc:AlternateContent>
          </w:r>
          <w:r>
            <w:rPr>
              <w:noProof/>
              <w:lang w:eastAsia="en-US"/>
            </w:rPr>
            <mc:AlternateContent>
              <mc:Choice Requires="wps">
                <w:drawing>
                  <wp:anchor distT="0" distB="0" distL="114300" distR="114300" simplePos="0" relativeHeight="251660288" behindDoc="0" locked="0" layoutInCell="1" allowOverlap="1" wp14:anchorId="09C31059" wp14:editId="1B56EDE4">
                    <wp:simplePos x="0" y="0"/>
                    <mc:AlternateContent>
                      <mc:Choice Requires="wp14">
                        <wp:positionH relativeFrom="page">
                          <wp14:pctPosHOffset>42000</wp14:pctPosHOffset>
                        </wp:positionH>
                      </mc:Choice>
                      <mc:Fallback>
                        <wp:positionH relativeFrom="page">
                          <wp:posOffset>3173730</wp:posOffset>
                        </wp:positionH>
                      </mc:Fallback>
                    </mc:AlternateContent>
                    <mc:AlternateContent>
                      <mc:Choice Requires="wp14">
                        <wp:positionV relativeFrom="page">
                          <wp14:pctPosVOffset>17500</wp14:pctPosVOffset>
                        </wp:positionV>
                      </mc:Choice>
                      <mc:Fallback>
                        <wp:positionV relativeFrom="page">
                          <wp:posOffset>1871345</wp:posOffset>
                        </wp:positionV>
                      </mc:Fallback>
                    </mc:AlternateContent>
                    <wp:extent cx="3400425" cy="1035050"/>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400425" cy="1035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3E62A37" w14:textId="77777777" w:rsidR="00BB562B" w:rsidRDefault="00320A1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B562B">
                                      <w:rPr>
                                        <w:rFonts w:asciiTheme="majorHAnsi" w:eastAsiaTheme="majorEastAsia" w:hAnsiTheme="majorHAnsi" w:cstheme="majorBidi"/>
                                        <w:color w:val="262626" w:themeColor="text1" w:themeTint="D9"/>
                                        <w:sz w:val="72"/>
                                        <w:szCs w:val="72"/>
                                      </w:rPr>
                                      <w:t>Spammer group</w:t>
                                    </w:r>
                                  </w:sdtContent>
                                </w:sdt>
                              </w:p>
                              <w:p w14:paraId="2FEE2BAA" w14:textId="77777777" w:rsidR="00BB562B" w:rsidRDefault="00320A10">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BB562B">
                                      <w:rPr>
                                        <w:color w:val="404040" w:themeColor="text1" w:themeTint="BF"/>
                                        <w:sz w:val="36"/>
                                        <w:szCs w:val="36"/>
                                      </w:rPr>
                                      <w:t>[Document subtitle]</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09C31059" id="Text Box 1" o:spid="_x0000_s1056" type="#_x0000_t202" style="position:absolute;margin-left:0;margin-top:0;width:267.75pt;height:81.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" filled="f" stroked="f" strokeweight=".5pt">
                    <v:textbox style="mso-fit-shape-to-text:t" inset="0,0,0,0">
                      <w:txbxContent>
                        <w:p w14:paraId="03E62A37" w14:textId="77777777" w:rsidR="00BB562B" w:rsidRDefault="00320A1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BB562B">
                                <w:rPr>
                                  <w:rFonts w:asciiTheme="majorHAnsi" w:eastAsiaTheme="majorEastAsia" w:hAnsiTheme="majorHAnsi" w:cstheme="majorBidi"/>
                                  <w:color w:val="262626" w:themeColor="text1" w:themeTint="D9"/>
                                  <w:sz w:val="72"/>
                                  <w:szCs w:val="72"/>
                                </w:rPr>
                                <w:t>Spammer group</w:t>
                              </w:r>
                            </w:sdtContent>
                          </w:sdt>
                        </w:p>
                        <w:p w14:paraId="2FEE2BAA" w14:textId="77777777" w:rsidR="00BB562B" w:rsidRDefault="00320A10">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BB562B">
                                <w:rPr>
                                  <w:color w:val="404040" w:themeColor="text1" w:themeTint="BF"/>
                                  <w:sz w:val="36"/>
                                  <w:szCs w:val="36"/>
                                </w:rPr>
                                <w:t>[Document subtitle]</w:t>
                              </w:r>
                            </w:sdtContent>
                          </w:sdt>
                        </w:p>
                      </w:txbxContent>
                    </v:textbox>
                    <w10:wrap anchorx="page" anchory="page"/>
                  </v:shape>
                </w:pict>
              </mc:Fallback>
            </mc:AlternateContent>
          </w:r>
        </w:p>
        <w:p w14:paraId="336BFDA0" w14:textId="77777777" w:rsidR="00BB562B" w:rsidRDefault="00BB562B">
          <w:pPr>
            <w:rPr>
              <w:noProof/>
            </w:rPr>
          </w:pPr>
          <w:r>
            <w:rPr>
              <w:b/>
              <w:bCs/>
              <w:noProof/>
            </w:rPr>
            <w:br w:type="page"/>
          </w:r>
        </w:p>
      </w:sdtContent>
    </w:sdt>
    <w:sdt>
      <w:sdtPr>
        <w:rPr>
          <w:rFonts w:asciiTheme="minorHAnsi" w:eastAsiaTheme="minorHAnsi" w:hAnsiTheme="minorHAnsi" w:cstheme="minorBidi"/>
          <w:b w:val="0"/>
          <w:bCs w:val="0"/>
          <w:color w:val="auto"/>
          <w:sz w:val="24"/>
          <w:szCs w:val="24"/>
        </w:rPr>
        <w:id w:val="89211190"/>
        <w:docPartObj>
          <w:docPartGallery w:val="Table of Contents"/>
          <w:docPartUnique/>
        </w:docPartObj>
      </w:sdtPr>
      <w:sdtEndPr>
        <w:rPr>
          <w:rFonts w:ascii="Arial" w:hAnsi="Arial"/>
          <w:noProof/>
        </w:rPr>
      </w:sdtEndPr>
      <w:sdtContent>
        <w:p w14:paraId="50EDA210" w14:textId="77777777" w:rsidR="00E84547" w:rsidRDefault="00E84547">
          <w:pPr>
            <w:pStyle w:val="TOCHeading"/>
          </w:pPr>
          <w:r>
            <w:t>Table of Contents</w:t>
          </w:r>
        </w:p>
        <w:p w14:paraId="3A7233F0" w14:textId="77777777" w:rsidR="00966B15" w:rsidRDefault="004300ED">
          <w:pPr>
            <w:pStyle w:val="TOC1"/>
            <w:tabs>
              <w:tab w:val="right" w:leader="dot" w:pos="9010"/>
            </w:tabs>
            <w:rPr>
              <w:rFonts w:asciiTheme="minorHAnsi" w:eastAsiaTheme="minorEastAsia" w:hAnsiTheme="minorHAnsi"/>
              <w:b w:val="0"/>
              <w:bCs w:val="0"/>
              <w:noProof/>
            </w:rPr>
          </w:pPr>
          <w:r>
            <w:fldChar w:fldCharType="begin"/>
          </w:r>
          <w:r>
            <w:instrText xml:space="preserve"> TOC \o "1-3" \h \z \u </w:instrText>
          </w:r>
          <w:r>
            <w:fldChar w:fldCharType="separate"/>
          </w:r>
          <w:hyperlink w:anchor="_Toc453141662" w:history="1">
            <w:r w:rsidR="00966B15" w:rsidRPr="00D80C9A">
              <w:rPr>
                <w:rStyle w:val="Hyperlink"/>
                <w:noProof/>
              </w:rPr>
              <w:t>Abstract</w:t>
            </w:r>
            <w:r w:rsidR="00966B15">
              <w:rPr>
                <w:noProof/>
                <w:webHidden/>
              </w:rPr>
              <w:tab/>
            </w:r>
            <w:r w:rsidR="00966B15">
              <w:rPr>
                <w:noProof/>
                <w:webHidden/>
              </w:rPr>
              <w:fldChar w:fldCharType="begin"/>
            </w:r>
            <w:r w:rsidR="00966B15">
              <w:rPr>
                <w:noProof/>
                <w:webHidden/>
              </w:rPr>
              <w:instrText xml:space="preserve"> PAGEREF _Toc453141662 \h </w:instrText>
            </w:r>
            <w:r w:rsidR="00966B15">
              <w:rPr>
                <w:noProof/>
                <w:webHidden/>
              </w:rPr>
            </w:r>
            <w:r w:rsidR="00966B15">
              <w:rPr>
                <w:noProof/>
                <w:webHidden/>
              </w:rPr>
              <w:fldChar w:fldCharType="separate"/>
            </w:r>
            <w:r w:rsidR="00966B15">
              <w:rPr>
                <w:noProof/>
                <w:webHidden/>
              </w:rPr>
              <w:t>3</w:t>
            </w:r>
            <w:r w:rsidR="00966B15">
              <w:rPr>
                <w:noProof/>
                <w:webHidden/>
              </w:rPr>
              <w:fldChar w:fldCharType="end"/>
            </w:r>
          </w:hyperlink>
        </w:p>
        <w:p w14:paraId="4A3F552E" w14:textId="77777777" w:rsidR="00966B15" w:rsidRDefault="00966B15">
          <w:pPr>
            <w:pStyle w:val="TOC1"/>
            <w:tabs>
              <w:tab w:val="right" w:leader="dot" w:pos="9010"/>
            </w:tabs>
            <w:rPr>
              <w:rFonts w:asciiTheme="minorHAnsi" w:eastAsiaTheme="minorEastAsia" w:hAnsiTheme="minorHAnsi"/>
              <w:b w:val="0"/>
              <w:bCs w:val="0"/>
              <w:noProof/>
            </w:rPr>
          </w:pPr>
          <w:hyperlink w:anchor="_Toc453141663" w:history="1">
            <w:r w:rsidRPr="00D80C9A">
              <w:rPr>
                <w:rStyle w:val="Hyperlink"/>
                <w:noProof/>
              </w:rPr>
              <w:t>Introduction</w:t>
            </w:r>
            <w:r>
              <w:rPr>
                <w:noProof/>
                <w:webHidden/>
              </w:rPr>
              <w:tab/>
            </w:r>
            <w:r>
              <w:rPr>
                <w:noProof/>
                <w:webHidden/>
              </w:rPr>
              <w:fldChar w:fldCharType="begin"/>
            </w:r>
            <w:r>
              <w:rPr>
                <w:noProof/>
                <w:webHidden/>
              </w:rPr>
              <w:instrText xml:space="preserve"> PAGEREF _Toc453141663 \h </w:instrText>
            </w:r>
            <w:r>
              <w:rPr>
                <w:noProof/>
                <w:webHidden/>
              </w:rPr>
            </w:r>
            <w:r>
              <w:rPr>
                <w:noProof/>
                <w:webHidden/>
              </w:rPr>
              <w:fldChar w:fldCharType="separate"/>
            </w:r>
            <w:r>
              <w:rPr>
                <w:noProof/>
                <w:webHidden/>
              </w:rPr>
              <w:t>4</w:t>
            </w:r>
            <w:r>
              <w:rPr>
                <w:noProof/>
                <w:webHidden/>
              </w:rPr>
              <w:fldChar w:fldCharType="end"/>
            </w:r>
          </w:hyperlink>
        </w:p>
        <w:p w14:paraId="7AB39B20" w14:textId="77777777" w:rsidR="00966B15" w:rsidRDefault="00966B15">
          <w:pPr>
            <w:pStyle w:val="TOC2"/>
            <w:tabs>
              <w:tab w:val="right" w:leader="dot" w:pos="9010"/>
            </w:tabs>
            <w:rPr>
              <w:rFonts w:asciiTheme="minorHAnsi" w:eastAsiaTheme="minorEastAsia" w:hAnsiTheme="minorHAnsi"/>
              <w:b w:val="0"/>
              <w:bCs w:val="0"/>
              <w:noProof/>
              <w:sz w:val="24"/>
              <w:szCs w:val="24"/>
            </w:rPr>
          </w:pPr>
          <w:hyperlink w:anchor="_Toc453141664" w:history="1">
            <w:r w:rsidRPr="00D80C9A">
              <w:rPr>
                <w:rStyle w:val="Hyperlink"/>
                <w:noProof/>
              </w:rPr>
              <w:t>What is a spammer group?</w:t>
            </w:r>
            <w:r>
              <w:rPr>
                <w:noProof/>
                <w:webHidden/>
              </w:rPr>
              <w:tab/>
            </w:r>
            <w:r>
              <w:rPr>
                <w:noProof/>
                <w:webHidden/>
              </w:rPr>
              <w:fldChar w:fldCharType="begin"/>
            </w:r>
            <w:r>
              <w:rPr>
                <w:noProof/>
                <w:webHidden/>
              </w:rPr>
              <w:instrText xml:space="preserve"> PAGEREF _Toc453141664 \h </w:instrText>
            </w:r>
            <w:r>
              <w:rPr>
                <w:noProof/>
                <w:webHidden/>
              </w:rPr>
            </w:r>
            <w:r>
              <w:rPr>
                <w:noProof/>
                <w:webHidden/>
              </w:rPr>
              <w:fldChar w:fldCharType="separate"/>
            </w:r>
            <w:r>
              <w:rPr>
                <w:noProof/>
                <w:webHidden/>
              </w:rPr>
              <w:t>4</w:t>
            </w:r>
            <w:r>
              <w:rPr>
                <w:noProof/>
                <w:webHidden/>
              </w:rPr>
              <w:fldChar w:fldCharType="end"/>
            </w:r>
          </w:hyperlink>
        </w:p>
        <w:p w14:paraId="57531D86" w14:textId="77777777" w:rsidR="00966B15" w:rsidRDefault="00966B15">
          <w:pPr>
            <w:pStyle w:val="TOC2"/>
            <w:tabs>
              <w:tab w:val="right" w:leader="dot" w:pos="9010"/>
            </w:tabs>
            <w:rPr>
              <w:rFonts w:asciiTheme="minorHAnsi" w:eastAsiaTheme="minorEastAsia" w:hAnsiTheme="minorHAnsi"/>
              <w:b w:val="0"/>
              <w:bCs w:val="0"/>
              <w:noProof/>
              <w:sz w:val="24"/>
              <w:szCs w:val="24"/>
            </w:rPr>
          </w:pPr>
          <w:hyperlink w:anchor="_Toc453141665" w:history="1">
            <w:r w:rsidRPr="00D80C9A">
              <w:rPr>
                <w:rStyle w:val="Hyperlink"/>
                <w:noProof/>
              </w:rPr>
              <w:t>Why target spammer groups instead of individual spammer?</w:t>
            </w:r>
            <w:r>
              <w:rPr>
                <w:noProof/>
                <w:webHidden/>
              </w:rPr>
              <w:tab/>
            </w:r>
            <w:r>
              <w:rPr>
                <w:noProof/>
                <w:webHidden/>
              </w:rPr>
              <w:fldChar w:fldCharType="begin"/>
            </w:r>
            <w:r>
              <w:rPr>
                <w:noProof/>
                <w:webHidden/>
              </w:rPr>
              <w:instrText xml:space="preserve"> PAGEREF _Toc453141665 \h </w:instrText>
            </w:r>
            <w:r>
              <w:rPr>
                <w:noProof/>
                <w:webHidden/>
              </w:rPr>
            </w:r>
            <w:r>
              <w:rPr>
                <w:noProof/>
                <w:webHidden/>
              </w:rPr>
              <w:fldChar w:fldCharType="separate"/>
            </w:r>
            <w:r>
              <w:rPr>
                <w:noProof/>
                <w:webHidden/>
              </w:rPr>
              <w:t>4</w:t>
            </w:r>
            <w:r>
              <w:rPr>
                <w:noProof/>
                <w:webHidden/>
              </w:rPr>
              <w:fldChar w:fldCharType="end"/>
            </w:r>
          </w:hyperlink>
        </w:p>
        <w:p w14:paraId="2AA0841C" w14:textId="77777777" w:rsidR="00966B15" w:rsidRDefault="00966B15">
          <w:pPr>
            <w:pStyle w:val="TOC2"/>
            <w:tabs>
              <w:tab w:val="right" w:leader="dot" w:pos="9010"/>
            </w:tabs>
            <w:rPr>
              <w:rFonts w:asciiTheme="minorHAnsi" w:eastAsiaTheme="minorEastAsia" w:hAnsiTheme="minorHAnsi"/>
              <w:b w:val="0"/>
              <w:bCs w:val="0"/>
              <w:noProof/>
              <w:sz w:val="24"/>
              <w:szCs w:val="24"/>
            </w:rPr>
          </w:pPr>
          <w:hyperlink w:anchor="_Toc453141666" w:history="1">
            <w:r w:rsidRPr="00D80C9A">
              <w:rPr>
                <w:rStyle w:val="Hyperlink"/>
                <w:noProof/>
              </w:rPr>
              <w:t>How to detect spammer groups?</w:t>
            </w:r>
            <w:r>
              <w:rPr>
                <w:noProof/>
                <w:webHidden/>
              </w:rPr>
              <w:tab/>
            </w:r>
            <w:r>
              <w:rPr>
                <w:noProof/>
                <w:webHidden/>
              </w:rPr>
              <w:fldChar w:fldCharType="begin"/>
            </w:r>
            <w:r>
              <w:rPr>
                <w:noProof/>
                <w:webHidden/>
              </w:rPr>
              <w:instrText xml:space="preserve"> PAGEREF _Toc453141666 \h </w:instrText>
            </w:r>
            <w:r>
              <w:rPr>
                <w:noProof/>
                <w:webHidden/>
              </w:rPr>
            </w:r>
            <w:r>
              <w:rPr>
                <w:noProof/>
                <w:webHidden/>
              </w:rPr>
              <w:fldChar w:fldCharType="separate"/>
            </w:r>
            <w:r>
              <w:rPr>
                <w:noProof/>
                <w:webHidden/>
              </w:rPr>
              <w:t>5</w:t>
            </w:r>
            <w:r>
              <w:rPr>
                <w:noProof/>
                <w:webHidden/>
              </w:rPr>
              <w:fldChar w:fldCharType="end"/>
            </w:r>
          </w:hyperlink>
        </w:p>
        <w:p w14:paraId="6AF8E542" w14:textId="77777777" w:rsidR="00966B15" w:rsidRDefault="00966B15">
          <w:pPr>
            <w:pStyle w:val="TOC3"/>
            <w:tabs>
              <w:tab w:val="right" w:leader="dot" w:pos="9010"/>
            </w:tabs>
            <w:rPr>
              <w:rFonts w:asciiTheme="minorHAnsi" w:eastAsiaTheme="minorEastAsia" w:hAnsiTheme="minorHAnsi"/>
              <w:noProof/>
              <w:sz w:val="24"/>
              <w:szCs w:val="24"/>
            </w:rPr>
          </w:pPr>
          <w:hyperlink w:anchor="_Toc453141667" w:history="1">
            <w:r w:rsidRPr="00D80C9A">
              <w:rPr>
                <w:rStyle w:val="Hyperlink"/>
                <w:noProof/>
              </w:rPr>
              <w:t>First Method</w:t>
            </w:r>
            <w:r>
              <w:rPr>
                <w:noProof/>
                <w:webHidden/>
              </w:rPr>
              <w:tab/>
            </w:r>
            <w:r>
              <w:rPr>
                <w:noProof/>
                <w:webHidden/>
              </w:rPr>
              <w:fldChar w:fldCharType="begin"/>
            </w:r>
            <w:r>
              <w:rPr>
                <w:noProof/>
                <w:webHidden/>
              </w:rPr>
              <w:instrText xml:space="preserve"> PAGEREF _Toc453141667 \h </w:instrText>
            </w:r>
            <w:r>
              <w:rPr>
                <w:noProof/>
                <w:webHidden/>
              </w:rPr>
            </w:r>
            <w:r>
              <w:rPr>
                <w:noProof/>
                <w:webHidden/>
              </w:rPr>
              <w:fldChar w:fldCharType="separate"/>
            </w:r>
            <w:r>
              <w:rPr>
                <w:noProof/>
                <w:webHidden/>
              </w:rPr>
              <w:t>5</w:t>
            </w:r>
            <w:r>
              <w:rPr>
                <w:noProof/>
                <w:webHidden/>
              </w:rPr>
              <w:fldChar w:fldCharType="end"/>
            </w:r>
          </w:hyperlink>
        </w:p>
        <w:p w14:paraId="698012EE" w14:textId="77777777" w:rsidR="00966B15" w:rsidRDefault="00966B15">
          <w:pPr>
            <w:pStyle w:val="TOC3"/>
            <w:tabs>
              <w:tab w:val="right" w:leader="dot" w:pos="9010"/>
            </w:tabs>
            <w:rPr>
              <w:rFonts w:asciiTheme="minorHAnsi" w:eastAsiaTheme="minorEastAsia" w:hAnsiTheme="minorHAnsi"/>
              <w:noProof/>
              <w:sz w:val="24"/>
              <w:szCs w:val="24"/>
            </w:rPr>
          </w:pPr>
          <w:hyperlink w:anchor="_Toc453141668" w:history="1">
            <w:r w:rsidRPr="00D80C9A">
              <w:rPr>
                <w:rStyle w:val="Hyperlink"/>
                <w:noProof/>
              </w:rPr>
              <w:t>Second Method</w:t>
            </w:r>
            <w:r>
              <w:rPr>
                <w:noProof/>
                <w:webHidden/>
              </w:rPr>
              <w:tab/>
            </w:r>
            <w:r>
              <w:rPr>
                <w:noProof/>
                <w:webHidden/>
              </w:rPr>
              <w:fldChar w:fldCharType="begin"/>
            </w:r>
            <w:r>
              <w:rPr>
                <w:noProof/>
                <w:webHidden/>
              </w:rPr>
              <w:instrText xml:space="preserve"> PAGEREF _Toc453141668 \h </w:instrText>
            </w:r>
            <w:r>
              <w:rPr>
                <w:noProof/>
                <w:webHidden/>
              </w:rPr>
            </w:r>
            <w:r>
              <w:rPr>
                <w:noProof/>
                <w:webHidden/>
              </w:rPr>
              <w:fldChar w:fldCharType="separate"/>
            </w:r>
            <w:r>
              <w:rPr>
                <w:noProof/>
                <w:webHidden/>
              </w:rPr>
              <w:t>5</w:t>
            </w:r>
            <w:r>
              <w:rPr>
                <w:noProof/>
                <w:webHidden/>
              </w:rPr>
              <w:fldChar w:fldCharType="end"/>
            </w:r>
          </w:hyperlink>
        </w:p>
        <w:p w14:paraId="71631B56" w14:textId="77777777" w:rsidR="00966B15" w:rsidRDefault="00966B15">
          <w:pPr>
            <w:pStyle w:val="TOC1"/>
            <w:tabs>
              <w:tab w:val="right" w:leader="dot" w:pos="9010"/>
            </w:tabs>
            <w:rPr>
              <w:rFonts w:asciiTheme="minorHAnsi" w:eastAsiaTheme="minorEastAsia" w:hAnsiTheme="minorHAnsi"/>
              <w:b w:val="0"/>
              <w:bCs w:val="0"/>
              <w:noProof/>
            </w:rPr>
          </w:pPr>
          <w:hyperlink w:anchor="_Toc453141669" w:history="1">
            <w:r w:rsidRPr="00D80C9A">
              <w:rPr>
                <w:rStyle w:val="Hyperlink"/>
                <w:noProof/>
              </w:rPr>
              <w:t>Database</w:t>
            </w:r>
            <w:r>
              <w:rPr>
                <w:noProof/>
                <w:webHidden/>
              </w:rPr>
              <w:tab/>
            </w:r>
            <w:r>
              <w:rPr>
                <w:noProof/>
                <w:webHidden/>
              </w:rPr>
              <w:fldChar w:fldCharType="begin"/>
            </w:r>
            <w:r>
              <w:rPr>
                <w:noProof/>
                <w:webHidden/>
              </w:rPr>
              <w:instrText xml:space="preserve"> PAGEREF _Toc453141669 \h </w:instrText>
            </w:r>
            <w:r>
              <w:rPr>
                <w:noProof/>
                <w:webHidden/>
              </w:rPr>
            </w:r>
            <w:r>
              <w:rPr>
                <w:noProof/>
                <w:webHidden/>
              </w:rPr>
              <w:fldChar w:fldCharType="separate"/>
            </w:r>
            <w:r>
              <w:rPr>
                <w:noProof/>
                <w:webHidden/>
              </w:rPr>
              <w:t>5</w:t>
            </w:r>
            <w:r>
              <w:rPr>
                <w:noProof/>
                <w:webHidden/>
              </w:rPr>
              <w:fldChar w:fldCharType="end"/>
            </w:r>
          </w:hyperlink>
        </w:p>
        <w:p w14:paraId="021C9B25" w14:textId="77777777" w:rsidR="00966B15" w:rsidRDefault="00966B15">
          <w:pPr>
            <w:pStyle w:val="TOC2"/>
            <w:tabs>
              <w:tab w:val="right" w:leader="dot" w:pos="9010"/>
            </w:tabs>
            <w:rPr>
              <w:rFonts w:asciiTheme="minorHAnsi" w:eastAsiaTheme="minorEastAsia" w:hAnsiTheme="minorHAnsi"/>
              <w:b w:val="0"/>
              <w:bCs w:val="0"/>
              <w:noProof/>
              <w:sz w:val="24"/>
              <w:szCs w:val="24"/>
            </w:rPr>
          </w:pPr>
          <w:hyperlink w:anchor="_Toc453141670" w:history="1">
            <w:r w:rsidRPr="00D80C9A">
              <w:rPr>
                <w:rStyle w:val="Hyperlink"/>
                <w:noProof/>
              </w:rPr>
              <w:t>Description</w:t>
            </w:r>
            <w:r>
              <w:rPr>
                <w:noProof/>
                <w:webHidden/>
              </w:rPr>
              <w:tab/>
            </w:r>
            <w:r>
              <w:rPr>
                <w:noProof/>
                <w:webHidden/>
              </w:rPr>
              <w:fldChar w:fldCharType="begin"/>
            </w:r>
            <w:r>
              <w:rPr>
                <w:noProof/>
                <w:webHidden/>
              </w:rPr>
              <w:instrText xml:space="preserve"> PAGEREF _Toc453141670 \h </w:instrText>
            </w:r>
            <w:r>
              <w:rPr>
                <w:noProof/>
                <w:webHidden/>
              </w:rPr>
            </w:r>
            <w:r>
              <w:rPr>
                <w:noProof/>
                <w:webHidden/>
              </w:rPr>
              <w:fldChar w:fldCharType="separate"/>
            </w:r>
            <w:r>
              <w:rPr>
                <w:noProof/>
                <w:webHidden/>
              </w:rPr>
              <w:t>5</w:t>
            </w:r>
            <w:r>
              <w:rPr>
                <w:noProof/>
                <w:webHidden/>
              </w:rPr>
              <w:fldChar w:fldCharType="end"/>
            </w:r>
          </w:hyperlink>
        </w:p>
        <w:p w14:paraId="1E78994F" w14:textId="77777777" w:rsidR="00966B15" w:rsidRDefault="00966B15">
          <w:pPr>
            <w:pStyle w:val="TOC2"/>
            <w:tabs>
              <w:tab w:val="right" w:leader="dot" w:pos="9010"/>
            </w:tabs>
            <w:rPr>
              <w:rFonts w:asciiTheme="minorHAnsi" w:eastAsiaTheme="minorEastAsia" w:hAnsiTheme="minorHAnsi"/>
              <w:b w:val="0"/>
              <w:bCs w:val="0"/>
              <w:noProof/>
              <w:sz w:val="24"/>
              <w:szCs w:val="24"/>
            </w:rPr>
          </w:pPr>
          <w:hyperlink w:anchor="_Toc453141671" w:history="1">
            <w:r w:rsidRPr="00D80C9A">
              <w:rPr>
                <w:rStyle w:val="Hyperlink"/>
                <w:noProof/>
              </w:rPr>
              <w:t>Problems</w:t>
            </w:r>
            <w:r>
              <w:rPr>
                <w:noProof/>
                <w:webHidden/>
              </w:rPr>
              <w:tab/>
            </w:r>
            <w:r>
              <w:rPr>
                <w:noProof/>
                <w:webHidden/>
              </w:rPr>
              <w:fldChar w:fldCharType="begin"/>
            </w:r>
            <w:r>
              <w:rPr>
                <w:noProof/>
                <w:webHidden/>
              </w:rPr>
              <w:instrText xml:space="preserve"> PAGEREF _Toc453141671 \h </w:instrText>
            </w:r>
            <w:r>
              <w:rPr>
                <w:noProof/>
                <w:webHidden/>
              </w:rPr>
            </w:r>
            <w:r>
              <w:rPr>
                <w:noProof/>
                <w:webHidden/>
              </w:rPr>
              <w:fldChar w:fldCharType="separate"/>
            </w:r>
            <w:r>
              <w:rPr>
                <w:noProof/>
                <w:webHidden/>
              </w:rPr>
              <w:t>5</w:t>
            </w:r>
            <w:r>
              <w:rPr>
                <w:noProof/>
                <w:webHidden/>
              </w:rPr>
              <w:fldChar w:fldCharType="end"/>
            </w:r>
          </w:hyperlink>
        </w:p>
        <w:p w14:paraId="139E2E64" w14:textId="77777777" w:rsidR="00966B15" w:rsidRDefault="00966B15">
          <w:pPr>
            <w:pStyle w:val="TOC1"/>
            <w:tabs>
              <w:tab w:val="right" w:leader="dot" w:pos="9010"/>
            </w:tabs>
            <w:rPr>
              <w:rFonts w:asciiTheme="minorHAnsi" w:eastAsiaTheme="minorEastAsia" w:hAnsiTheme="minorHAnsi"/>
              <w:b w:val="0"/>
              <w:bCs w:val="0"/>
              <w:noProof/>
            </w:rPr>
          </w:pPr>
          <w:hyperlink w:anchor="_Toc453141672" w:history="1">
            <w:r w:rsidRPr="00D80C9A">
              <w:rPr>
                <w:rStyle w:val="Hyperlink"/>
                <w:noProof/>
              </w:rPr>
              <w:t>Data processing</w:t>
            </w:r>
            <w:r>
              <w:rPr>
                <w:noProof/>
                <w:webHidden/>
              </w:rPr>
              <w:tab/>
            </w:r>
            <w:r>
              <w:rPr>
                <w:noProof/>
                <w:webHidden/>
              </w:rPr>
              <w:fldChar w:fldCharType="begin"/>
            </w:r>
            <w:r>
              <w:rPr>
                <w:noProof/>
                <w:webHidden/>
              </w:rPr>
              <w:instrText xml:space="preserve"> PAGEREF _Toc453141672 \h </w:instrText>
            </w:r>
            <w:r>
              <w:rPr>
                <w:noProof/>
                <w:webHidden/>
              </w:rPr>
            </w:r>
            <w:r>
              <w:rPr>
                <w:noProof/>
                <w:webHidden/>
              </w:rPr>
              <w:fldChar w:fldCharType="separate"/>
            </w:r>
            <w:r>
              <w:rPr>
                <w:noProof/>
                <w:webHidden/>
              </w:rPr>
              <w:t>5</w:t>
            </w:r>
            <w:r>
              <w:rPr>
                <w:noProof/>
                <w:webHidden/>
              </w:rPr>
              <w:fldChar w:fldCharType="end"/>
            </w:r>
          </w:hyperlink>
        </w:p>
        <w:p w14:paraId="36666FC5" w14:textId="77777777" w:rsidR="00966B15" w:rsidRDefault="00966B15">
          <w:pPr>
            <w:pStyle w:val="TOC1"/>
            <w:tabs>
              <w:tab w:val="right" w:leader="dot" w:pos="9010"/>
            </w:tabs>
            <w:rPr>
              <w:rFonts w:asciiTheme="minorHAnsi" w:eastAsiaTheme="minorEastAsia" w:hAnsiTheme="minorHAnsi"/>
              <w:b w:val="0"/>
              <w:bCs w:val="0"/>
              <w:noProof/>
            </w:rPr>
          </w:pPr>
          <w:hyperlink w:anchor="_Toc453141673" w:history="1">
            <w:r w:rsidRPr="00D80C9A">
              <w:rPr>
                <w:rStyle w:val="Hyperlink"/>
                <w:noProof/>
              </w:rPr>
              <w:t>Reference</w:t>
            </w:r>
            <w:r>
              <w:rPr>
                <w:noProof/>
                <w:webHidden/>
              </w:rPr>
              <w:tab/>
            </w:r>
            <w:r>
              <w:rPr>
                <w:noProof/>
                <w:webHidden/>
              </w:rPr>
              <w:fldChar w:fldCharType="begin"/>
            </w:r>
            <w:r>
              <w:rPr>
                <w:noProof/>
                <w:webHidden/>
              </w:rPr>
              <w:instrText xml:space="preserve"> PAGEREF _Toc453141673 \h </w:instrText>
            </w:r>
            <w:r>
              <w:rPr>
                <w:noProof/>
                <w:webHidden/>
              </w:rPr>
            </w:r>
            <w:r>
              <w:rPr>
                <w:noProof/>
                <w:webHidden/>
              </w:rPr>
              <w:fldChar w:fldCharType="separate"/>
            </w:r>
            <w:r>
              <w:rPr>
                <w:noProof/>
                <w:webHidden/>
              </w:rPr>
              <w:t>6</w:t>
            </w:r>
            <w:r>
              <w:rPr>
                <w:noProof/>
                <w:webHidden/>
              </w:rPr>
              <w:fldChar w:fldCharType="end"/>
            </w:r>
          </w:hyperlink>
        </w:p>
        <w:p w14:paraId="476F2FD5" w14:textId="77777777" w:rsidR="00E84547" w:rsidRDefault="004300ED">
          <w:r>
            <w:rPr>
              <w:bCs/>
              <w:noProof/>
            </w:rPr>
            <w:fldChar w:fldCharType="end"/>
          </w:r>
        </w:p>
      </w:sdtContent>
    </w:sdt>
    <w:p w14:paraId="0F8AC710" w14:textId="77777777" w:rsidR="00E84547" w:rsidRDefault="00E84547"/>
    <w:p w14:paraId="5A036BA1" w14:textId="77777777" w:rsidR="00E84547" w:rsidRDefault="00E84547">
      <w:r>
        <w:br w:type="page"/>
      </w:r>
    </w:p>
    <w:p w14:paraId="5695F09F" w14:textId="115DDAC8" w:rsidR="00604030" w:rsidRDefault="00604030" w:rsidP="00972EE4">
      <w:pPr>
        <w:pStyle w:val="Heading1"/>
      </w:pPr>
      <w:bookmarkStart w:id="0" w:name="_Toc453141662"/>
      <w:r>
        <w:t>Abstract</w:t>
      </w:r>
      <w:bookmarkEnd w:id="0"/>
    </w:p>
    <w:p w14:paraId="1EFAAA24" w14:textId="77777777" w:rsidR="00604030" w:rsidRDefault="00604030" w:rsidP="00604030"/>
    <w:p w14:paraId="589EEADE" w14:textId="77777777" w:rsidR="00604030" w:rsidRDefault="00604030" w:rsidP="00604030"/>
    <w:p w14:paraId="63A53A09" w14:textId="54B060FB" w:rsidR="00604030" w:rsidRPr="00604030" w:rsidRDefault="00604030" w:rsidP="00604030">
      <w:r>
        <w:t>keyword</w:t>
      </w:r>
    </w:p>
    <w:p w14:paraId="288F5D4A" w14:textId="77777777" w:rsidR="00604030" w:rsidRDefault="00604030">
      <w:pPr>
        <w:rPr>
          <w:rFonts w:asciiTheme="majorHAnsi" w:eastAsiaTheme="majorEastAsia" w:hAnsiTheme="majorHAnsi" w:cstheme="majorBidi"/>
          <w:color w:val="2E74B5" w:themeColor="accent1" w:themeShade="BF"/>
          <w:sz w:val="32"/>
          <w:szCs w:val="32"/>
        </w:rPr>
      </w:pPr>
      <w:r>
        <w:br w:type="page"/>
      </w:r>
    </w:p>
    <w:p w14:paraId="5044EFE1" w14:textId="513CE7A4" w:rsidR="00FB7C74" w:rsidRDefault="000179D4" w:rsidP="00972EE4">
      <w:pPr>
        <w:pStyle w:val="Heading1"/>
      </w:pPr>
      <w:bookmarkStart w:id="1" w:name="_Toc453141663"/>
      <w:r>
        <w:t>Introduction</w:t>
      </w:r>
      <w:bookmarkEnd w:id="1"/>
    </w:p>
    <w:p w14:paraId="646C372D" w14:textId="77777777" w:rsidR="008C44CB" w:rsidRDefault="00A57448" w:rsidP="00A57448">
      <w:r>
        <w:t xml:space="preserve">With the explosive of the Internet since the 80s of the last centuries, online shopping has become more feasible than ever. With the protection of numerous of payments system from banks </w:t>
      </w:r>
      <w:r w:rsidR="00D03A40">
        <w:t>cooperation</w:t>
      </w:r>
      <w:r>
        <w:t xml:space="preserve"> or third party companies, consumers can </w:t>
      </w:r>
      <w:r w:rsidR="00D03A40">
        <w:t>trust the sellers who are from another half of the world and they might never have a chance to meet in person. With multiple online shopping platforms such as Amazon</w:t>
      </w:r>
      <w:r w:rsidR="00302835">
        <w:t>.com</w:t>
      </w:r>
      <w:r w:rsidR="00D03A40">
        <w:t>, Ebay</w:t>
      </w:r>
      <w:r w:rsidR="00302835">
        <w:t>.com</w:t>
      </w:r>
      <w:r w:rsidR="00D03A40">
        <w:t xml:space="preserve"> and thousand other shopping online websites, buyers now have a variety </w:t>
      </w:r>
      <w:r w:rsidR="00302835">
        <w:t xml:space="preserve">of </w:t>
      </w:r>
      <w:r w:rsidR="00D03A40">
        <w:t>ch</w:t>
      </w:r>
      <w:r w:rsidR="00302835">
        <w:t>oice</w:t>
      </w:r>
      <w:r w:rsidR="00D03A40">
        <w:t xml:space="preserve"> to look at when they shop online. </w:t>
      </w:r>
      <w:r w:rsidR="00302835">
        <w:t>Customers have multiple reason to pick a product: price, bran</w:t>
      </w:r>
      <w:r w:rsidR="00940EBE">
        <w:t xml:space="preserve">d, reputation, reference, etc. </w:t>
      </w:r>
      <w:r w:rsidR="00302835">
        <w:t xml:space="preserve">Nielsen </w:t>
      </w:r>
      <w:r w:rsidR="00302835">
        <w:fldChar w:fldCharType="begin"/>
      </w:r>
      <w:r w:rsidR="00DD220B">
        <w:instrText xml:space="preserve"> ADDIN EN.CITE &lt;EndNote&gt;&lt;Cite&gt;&lt;Author&gt;Nielsen&lt;/Author&gt;&lt;Year&gt;2013&lt;/Year&gt;&lt;RecNum&gt;10&lt;/RecNum&gt;&lt;DisplayText&gt;(Nielsen 2013)&lt;/DisplayText&gt;&lt;record&gt;&lt;rec-number&gt;10&lt;/rec-number&gt;&lt;foreign-keys&gt;&lt;key app="EN" db-id="ea55v0rtg59redezxrj5vtzlfpadrd9sx0ez" timestamp="1465260973"&gt;10&lt;/key&gt;&lt;/foreign-keys&gt;&lt;ref-type name="Report"&gt;27&lt;/ref-type&gt;&lt;contributors&gt;&lt;authors&gt;&lt;author&gt;Nielsen&lt;/author&gt;&lt;/authors&gt;&lt;/contributors&gt;&lt;titles&gt;&lt;title&gt;Global trust in advertising report, Nielsen 2013&lt;/title&gt;&lt;/titles&gt;&lt;dates&gt;&lt;year&gt;2013&lt;/year&gt;&lt;/dates&gt;&lt;urls&gt;&lt;related-urls&gt;&lt;url&gt;http://www.nielsen.com/content/dam/nielsenglobal/apac/docs/reports/2015/nielsen-global-trust-in-advertising-report-september-2015.pdf&lt;/url&gt;&lt;/related-urls&gt;&lt;/urls&gt;&lt;/record&gt;&lt;/Cite&gt;&lt;/EndNote&gt;</w:instrText>
      </w:r>
      <w:r w:rsidR="00302835">
        <w:fldChar w:fldCharType="separate"/>
      </w:r>
      <w:r w:rsidR="00DD220B">
        <w:rPr>
          <w:noProof/>
        </w:rPr>
        <w:t>(Nielsen 2013)</w:t>
      </w:r>
      <w:r w:rsidR="00302835">
        <w:fldChar w:fldCharType="end"/>
      </w:r>
      <w:r w:rsidR="00940EBE">
        <w:t xml:space="preserve"> report that 68% of buyers trust online reviews and 53% consumers occasionally read online review as reference to determine</w:t>
      </w:r>
      <w:r w:rsidR="008F5E09">
        <w:t xml:space="preserve"> the quality of a business. These</w:t>
      </w:r>
      <w:r w:rsidR="00940EBE">
        <w:t xml:space="preserve"> statistic</w:t>
      </w:r>
      <w:r w:rsidR="008F5E09">
        <w:t>s</w:t>
      </w:r>
      <w:r w:rsidR="00940EBE">
        <w:t xml:space="preserve"> show that </w:t>
      </w:r>
      <w:r w:rsidR="00272EF4">
        <w:t xml:space="preserve">online </w:t>
      </w:r>
      <w:r w:rsidR="00940EBE">
        <w:t>reviews highly influen</w:t>
      </w:r>
      <w:r w:rsidR="008F5E09">
        <w:t xml:space="preserve">ce the behavior of new customer. </w:t>
      </w:r>
    </w:p>
    <w:p w14:paraId="1CB1F499" w14:textId="73E31580" w:rsidR="005544FB" w:rsidRDefault="008F5E09" w:rsidP="00A57448">
      <w:r>
        <w:t>By taking advantage of this, fake reviewer</w:t>
      </w:r>
      <w:r w:rsidR="00DF049D">
        <w:t>s</w:t>
      </w:r>
      <w:r>
        <w:t xml:space="preserve"> have posted fake review</w:t>
      </w:r>
      <w:r w:rsidR="00DF049D">
        <w:t>s</w:t>
      </w:r>
      <w:r>
        <w:t xml:space="preserve"> about business or products in order to promote or damage businesses’ reputation.</w:t>
      </w:r>
      <w:r w:rsidR="00203E70">
        <w:t xml:space="preserve"> By posting onlin</w:t>
      </w:r>
      <w:r w:rsidR="0051646A">
        <w:t>e content which misguide readers about a set of products, financial, followers gain is the beneficial that fake reviewers can achieve from fake contents. Due to this reason, Multiple attempts has been conducted to detect and eliminate spams multiple</w:t>
      </w:r>
      <w:r>
        <w:t xml:space="preserve"> research has been conducted to </w:t>
      </w:r>
      <w:r w:rsidR="00A81050">
        <w:t>identify</w:t>
      </w:r>
      <w:r w:rsidR="0051646A">
        <w:t xml:space="preserve"> methods to detect spammers. Most of the method try to analyze </w:t>
      </w:r>
    </w:p>
    <w:p w14:paraId="326CD453" w14:textId="72015DEE" w:rsidR="008F5E09" w:rsidRPr="00A57448" w:rsidRDefault="008F5E09" w:rsidP="00A57448">
      <w:r>
        <w:t>Recent studies have found a technique to easily detect fake reviewers which is detect spammer groups</w:t>
      </w:r>
    </w:p>
    <w:p w14:paraId="7FB37642" w14:textId="26A7B8FB" w:rsidR="00972EE4" w:rsidRDefault="004300ED" w:rsidP="004300ED">
      <w:pPr>
        <w:pStyle w:val="Heading2"/>
      </w:pPr>
      <w:bookmarkStart w:id="2" w:name="_Toc453141664"/>
      <w:r>
        <w:t>What is</w:t>
      </w:r>
      <w:r w:rsidR="005544FB">
        <w:t xml:space="preserve"> a</w:t>
      </w:r>
      <w:r>
        <w:t xml:space="preserve"> spammer group</w:t>
      </w:r>
      <w:r w:rsidR="00936B2F">
        <w:t>?</w:t>
      </w:r>
      <w:bookmarkEnd w:id="2"/>
    </w:p>
    <w:p w14:paraId="55EFEAAB" w14:textId="264B2E42" w:rsidR="004D020F" w:rsidRDefault="00A57448" w:rsidP="004300ED">
      <w:r>
        <w:t>Spammer group</w:t>
      </w:r>
      <w:r w:rsidR="00EE524F">
        <w:t xml:space="preserve"> is a group of fake reviewers who cooperate to post spam comment about one or more </w:t>
      </w:r>
      <w:r w:rsidR="00936B2F">
        <w:t>products in order to affect the repu</w:t>
      </w:r>
      <w:r w:rsidR="00DD220B">
        <w:t>tation of those target products</w:t>
      </w:r>
      <w:r w:rsidR="00936B2F">
        <w:t xml:space="preserve"> </w:t>
      </w:r>
      <w:r w:rsidR="00DD220B">
        <w:fldChar w:fldCharType="begin"/>
      </w:r>
      <w:r w:rsidR="00DD220B">
        <w:instrText xml:space="preserve"> ADDIN EN.CITE &lt;EndNote&gt;&lt;Cite&gt;&lt;Author&gt;Mukherjee&lt;/Author&gt;&lt;Year&gt;2011&lt;/Year&gt;&lt;RecNum&gt;11&lt;/RecNum&gt;&lt;DisplayText&gt;(Mukherjee et al. 2011)&lt;/DisplayText&gt;&lt;record&gt;&lt;rec-number&gt;11&lt;/rec-number&gt;&lt;foreign-keys&gt;&lt;key app="EN" db-id="ea55v0rtg59redezxrj5vtzlfpadrd9sx0ez" timestamp="1465263117"&gt;11&lt;/key&gt;&lt;/foreign-keys&gt;&lt;ref-type name="Conference Proceedings"&gt;10&lt;/ref-type&gt;&lt;contributors&gt;&lt;authors&gt;&lt;author&gt;Mukherjee, Arjun&lt;/author&gt;&lt;author&gt;Liu, Bing&lt;/author&gt;&lt;author&gt;Wang, Junhui&lt;/author&gt;&lt;author&gt;Glance, Natalie&lt;/author&gt;&lt;author&gt;Jindal, Nitin&lt;/author&gt;&lt;/authors&gt;&lt;/contributors&gt;&lt;titles&gt;&lt;title&gt;Detecting group review spam&lt;/title&gt;&lt;secondary-title&gt;Proceedings of the 20th international conference companion on World wide web&lt;/secondary-title&gt;&lt;/titles&gt;&lt;pages&gt;93-94&lt;/pages&gt;&lt;dates&gt;&lt;year&gt;2011&lt;/year&gt;&lt;/dates&gt;&lt;publisher&gt;ACM&lt;/publisher&gt;&lt;isbn&gt;1450306373&lt;/isbn&gt;&lt;urls&gt;&lt;/urls&gt;&lt;/record&gt;&lt;/Cite&gt;&lt;/EndNote&gt;</w:instrText>
      </w:r>
      <w:r w:rsidR="00DD220B">
        <w:fldChar w:fldCharType="separate"/>
      </w:r>
      <w:r w:rsidR="00DD220B">
        <w:rPr>
          <w:noProof/>
        </w:rPr>
        <w:t>(Mukherjee et al. 2011)</w:t>
      </w:r>
      <w:r w:rsidR="00DD220B">
        <w:fldChar w:fldCharType="end"/>
      </w:r>
      <w:r w:rsidR="00D2279E">
        <w:t>.  As fake reviewer create an unusual reviews and behaviors, they are exp</w:t>
      </w:r>
      <w:r w:rsidR="00DF049D">
        <w:t>ose themselves</w:t>
      </w:r>
      <w:r w:rsidR="001731FC">
        <w:t xml:space="preserve"> </w:t>
      </w:r>
      <w:r w:rsidR="002E6F7E">
        <w:t xml:space="preserve">to spam detector, therefore, in order to hide the abnormal behaviors, spammer tend to work in group. Moreover, </w:t>
      </w:r>
      <w:r w:rsidR="00AF6ECC">
        <w:t>spammer</w:t>
      </w:r>
      <w:r w:rsidR="004D020F">
        <w:t>s are likely writing fake reviews for the purpose of money, therefore without create great impact on target products, they might not receive payment. By working together, spammers can create bigger impact on the products.</w:t>
      </w:r>
    </w:p>
    <w:p w14:paraId="397D7730" w14:textId="3C848589" w:rsidR="005544FB" w:rsidRDefault="005544FB" w:rsidP="005544FB">
      <w:pPr>
        <w:pStyle w:val="Heading2"/>
      </w:pPr>
      <w:bookmarkStart w:id="3" w:name="_Toc453141665"/>
      <w:r>
        <w:t>Why target spammer groups</w:t>
      </w:r>
      <w:r w:rsidR="00203E70">
        <w:t xml:space="preserve"> instead of individual spammer</w:t>
      </w:r>
      <w:r>
        <w:t>?</w:t>
      </w:r>
      <w:bookmarkEnd w:id="3"/>
    </w:p>
    <w:p w14:paraId="01A94D50" w14:textId="77777777" w:rsidR="005544FB" w:rsidRDefault="005544FB" w:rsidP="004300ED"/>
    <w:p w14:paraId="3F1B6E23" w14:textId="456AA0CD" w:rsidR="004300ED" w:rsidRDefault="004300ED" w:rsidP="004300ED">
      <w:pPr>
        <w:pStyle w:val="Heading2"/>
      </w:pPr>
      <w:bookmarkStart w:id="4" w:name="_Toc453141666"/>
      <w:r>
        <w:t xml:space="preserve">How to detect spammer </w:t>
      </w:r>
      <w:r w:rsidR="002B0B73">
        <w:t>group</w:t>
      </w:r>
      <w:r w:rsidR="005544FB">
        <w:t>s</w:t>
      </w:r>
      <w:r w:rsidR="002B0B73">
        <w:t>?</w:t>
      </w:r>
      <w:bookmarkEnd w:id="4"/>
    </w:p>
    <w:p w14:paraId="6ABCAE36" w14:textId="77777777" w:rsidR="00E57B7D" w:rsidRDefault="00E57B7D" w:rsidP="00E57B7D"/>
    <w:p w14:paraId="63744F9E" w14:textId="77777777" w:rsidR="00E57B7D" w:rsidRPr="00E57B7D" w:rsidRDefault="00E57B7D" w:rsidP="00E57B7D"/>
    <w:p w14:paraId="2E4A16B1" w14:textId="47BE5638" w:rsidR="00302835" w:rsidRDefault="00E57B7D" w:rsidP="00E57B7D">
      <w:pPr>
        <w:pStyle w:val="Heading3"/>
      </w:pPr>
      <w:bookmarkStart w:id="5" w:name="_Toc453141667"/>
      <w:r>
        <w:t>First Method</w:t>
      </w:r>
      <w:bookmarkEnd w:id="5"/>
    </w:p>
    <w:p w14:paraId="1BC11654" w14:textId="77777777" w:rsidR="00E57B7D" w:rsidRDefault="00E57B7D" w:rsidP="00E57B7D"/>
    <w:p w14:paraId="59825255" w14:textId="77777777" w:rsidR="00E57B7D" w:rsidRDefault="00E57B7D" w:rsidP="00E57B7D"/>
    <w:p w14:paraId="779D5B18" w14:textId="77777777" w:rsidR="00E57B7D" w:rsidRDefault="00E57B7D" w:rsidP="00E57B7D"/>
    <w:p w14:paraId="2CE73F9B" w14:textId="77777777" w:rsidR="00E57B7D" w:rsidRDefault="00E57B7D" w:rsidP="00E57B7D"/>
    <w:p w14:paraId="659860B9" w14:textId="77777777" w:rsidR="00E57B7D" w:rsidRDefault="00E57B7D" w:rsidP="00E57B7D"/>
    <w:p w14:paraId="21C3912B" w14:textId="77777777" w:rsidR="00E57B7D" w:rsidRDefault="00E57B7D" w:rsidP="00E57B7D"/>
    <w:p w14:paraId="66A4F10A" w14:textId="77777777" w:rsidR="00E57B7D" w:rsidRDefault="00E57B7D" w:rsidP="00E57B7D"/>
    <w:p w14:paraId="60C00557" w14:textId="77777777" w:rsidR="00E57B7D" w:rsidRDefault="00E57B7D" w:rsidP="00E57B7D"/>
    <w:p w14:paraId="4199CC59" w14:textId="77777777" w:rsidR="00E57B7D" w:rsidRPr="00E57B7D" w:rsidRDefault="00E57B7D" w:rsidP="00E57B7D"/>
    <w:p w14:paraId="4F248991" w14:textId="6BFE7450" w:rsidR="00E57B7D" w:rsidRPr="00E57B7D" w:rsidRDefault="00E57B7D" w:rsidP="00E57B7D">
      <w:pPr>
        <w:pStyle w:val="Heading3"/>
      </w:pPr>
      <w:bookmarkStart w:id="6" w:name="_Toc453141668"/>
      <w:r>
        <w:t>Second Method</w:t>
      </w:r>
      <w:bookmarkEnd w:id="6"/>
    </w:p>
    <w:p w14:paraId="6F7C5591" w14:textId="77777777" w:rsidR="00E57B7D" w:rsidRDefault="00E57B7D">
      <w:pPr>
        <w:spacing w:line="240" w:lineRule="auto"/>
      </w:pPr>
    </w:p>
    <w:p w14:paraId="0FEB9463" w14:textId="77777777" w:rsidR="00E57B7D" w:rsidRDefault="00E57B7D">
      <w:pPr>
        <w:spacing w:line="240" w:lineRule="auto"/>
      </w:pPr>
    </w:p>
    <w:p w14:paraId="5BA8656B" w14:textId="77777777" w:rsidR="00E57B7D" w:rsidRDefault="00E57B7D">
      <w:pPr>
        <w:spacing w:line="240" w:lineRule="auto"/>
      </w:pPr>
    </w:p>
    <w:p w14:paraId="444141D5" w14:textId="77777777" w:rsidR="00E57B7D" w:rsidRDefault="00E57B7D">
      <w:pPr>
        <w:spacing w:line="240" w:lineRule="auto"/>
      </w:pPr>
    </w:p>
    <w:p w14:paraId="16875782" w14:textId="77777777" w:rsidR="00E57B7D" w:rsidRDefault="00E57B7D">
      <w:pPr>
        <w:spacing w:line="240" w:lineRule="auto"/>
      </w:pPr>
    </w:p>
    <w:p w14:paraId="6134C282" w14:textId="77777777" w:rsidR="00E57B7D" w:rsidRDefault="00E57B7D">
      <w:pPr>
        <w:spacing w:line="240" w:lineRule="auto"/>
      </w:pPr>
    </w:p>
    <w:p w14:paraId="4016DC7A" w14:textId="77777777" w:rsidR="00E57B7D" w:rsidRDefault="00E57B7D">
      <w:pPr>
        <w:spacing w:line="240" w:lineRule="auto"/>
      </w:pPr>
    </w:p>
    <w:p w14:paraId="481519B3" w14:textId="77777777" w:rsidR="00E57B7D" w:rsidRDefault="00E57B7D">
      <w:pPr>
        <w:spacing w:line="240" w:lineRule="auto"/>
      </w:pPr>
    </w:p>
    <w:p w14:paraId="6C87B8A6" w14:textId="77777777" w:rsidR="00E57B7D" w:rsidRDefault="00E57B7D">
      <w:pPr>
        <w:spacing w:line="240" w:lineRule="auto"/>
      </w:pPr>
    </w:p>
    <w:p w14:paraId="2DC3A33B" w14:textId="77777777" w:rsidR="00E57B7D" w:rsidRDefault="00E57B7D">
      <w:pPr>
        <w:spacing w:line="240" w:lineRule="auto"/>
      </w:pPr>
    </w:p>
    <w:p w14:paraId="4559C9B4" w14:textId="77777777" w:rsidR="00E57B7D" w:rsidRDefault="00E57B7D">
      <w:pPr>
        <w:spacing w:line="240" w:lineRule="auto"/>
      </w:pPr>
    </w:p>
    <w:p w14:paraId="1D74A7D9" w14:textId="77777777" w:rsidR="00C4713B" w:rsidRDefault="00C4713B" w:rsidP="00C4713B">
      <w:pPr>
        <w:pStyle w:val="Heading1"/>
      </w:pPr>
      <w:bookmarkStart w:id="7" w:name="_Toc453141669"/>
      <w:r>
        <w:t>Database</w:t>
      </w:r>
      <w:bookmarkEnd w:id="7"/>
    </w:p>
    <w:p w14:paraId="61C456FE" w14:textId="77777777" w:rsidR="003F5A0A" w:rsidRDefault="003F5A0A" w:rsidP="003F5A0A">
      <w:pPr>
        <w:pStyle w:val="Heading2"/>
      </w:pPr>
      <w:bookmarkStart w:id="8" w:name="_Toc453141670"/>
      <w:r>
        <w:t>Description</w:t>
      </w:r>
      <w:bookmarkEnd w:id="8"/>
    </w:p>
    <w:p w14:paraId="750B5125" w14:textId="77777777" w:rsidR="006E0798" w:rsidRDefault="003F5A0A" w:rsidP="003F5A0A">
      <w:pPr>
        <w:pStyle w:val="Heading2"/>
      </w:pPr>
      <w:bookmarkStart w:id="9" w:name="_Toc453141671"/>
      <w:r>
        <w:t>Problems</w:t>
      </w:r>
      <w:bookmarkEnd w:id="9"/>
    </w:p>
    <w:p w14:paraId="60C6689A" w14:textId="77777777" w:rsidR="006E0798" w:rsidRDefault="006E0798" w:rsidP="003F5A0A">
      <w:pPr>
        <w:pStyle w:val="Heading2"/>
      </w:pPr>
    </w:p>
    <w:p w14:paraId="7C167A65" w14:textId="06101D66" w:rsidR="00302835" w:rsidRDefault="006E0798" w:rsidP="006E0798">
      <w:pPr>
        <w:pStyle w:val="Heading1"/>
      </w:pPr>
      <w:bookmarkStart w:id="10" w:name="_Toc453141672"/>
      <w:r>
        <w:t>Data processing</w:t>
      </w:r>
      <w:bookmarkEnd w:id="10"/>
      <w:r w:rsidR="00302835">
        <w:br w:type="page"/>
      </w:r>
      <w:bookmarkStart w:id="11" w:name="_GoBack"/>
      <w:bookmarkEnd w:id="11"/>
    </w:p>
    <w:p w14:paraId="43E709D0" w14:textId="4CC56AA1" w:rsidR="00302835" w:rsidRDefault="00302835" w:rsidP="00302835">
      <w:pPr>
        <w:pStyle w:val="Heading1"/>
      </w:pPr>
      <w:bookmarkStart w:id="12" w:name="_Toc453141673"/>
      <w:r>
        <w:t>Reference</w:t>
      </w:r>
      <w:bookmarkEnd w:id="12"/>
    </w:p>
    <w:p w14:paraId="0A12BA26" w14:textId="77777777" w:rsidR="00DD220B" w:rsidRPr="00DD220B" w:rsidRDefault="00302835" w:rsidP="00DD220B">
      <w:pPr>
        <w:pStyle w:val="EndNoteBibliography"/>
        <w:ind w:left="720" w:hanging="720"/>
        <w:rPr>
          <w:noProof/>
        </w:rPr>
      </w:pPr>
      <w:r>
        <w:fldChar w:fldCharType="begin"/>
      </w:r>
      <w:r>
        <w:instrText xml:space="preserve"> ADDIN EN.REFLIST </w:instrText>
      </w:r>
      <w:r>
        <w:fldChar w:fldCharType="separate"/>
      </w:r>
      <w:r w:rsidR="00DD220B" w:rsidRPr="00DD220B">
        <w:rPr>
          <w:noProof/>
        </w:rPr>
        <w:t xml:space="preserve">Mukherjee, A., Liu, B., Wang, J., Glance, N. &amp; Jindal, N. 2011, 'Detecting group review spam', </w:t>
      </w:r>
      <w:r w:rsidR="00DD220B" w:rsidRPr="00DD220B">
        <w:rPr>
          <w:i/>
          <w:noProof/>
        </w:rPr>
        <w:t>Proceedings of the 20th international conference companion on World wide web</w:t>
      </w:r>
      <w:r w:rsidR="00DD220B" w:rsidRPr="00DD220B">
        <w:rPr>
          <w:noProof/>
        </w:rPr>
        <w:t>, ACM, pp. 93-4.</w:t>
      </w:r>
    </w:p>
    <w:p w14:paraId="2EAD6C9D" w14:textId="77777777" w:rsidR="00DD220B" w:rsidRPr="00DD220B" w:rsidRDefault="00DD220B" w:rsidP="00DD220B">
      <w:pPr>
        <w:pStyle w:val="EndNoteBibliography"/>
        <w:ind w:left="720" w:hanging="720"/>
        <w:rPr>
          <w:noProof/>
        </w:rPr>
      </w:pPr>
      <w:r w:rsidRPr="00DD220B">
        <w:rPr>
          <w:noProof/>
        </w:rPr>
        <w:t xml:space="preserve">Nielsen 2013, </w:t>
      </w:r>
      <w:r w:rsidRPr="00DD220B">
        <w:rPr>
          <w:i/>
          <w:noProof/>
        </w:rPr>
        <w:t>Global trust in advertising report, Nielsen 2013</w:t>
      </w:r>
      <w:r w:rsidRPr="00DD220B">
        <w:rPr>
          <w:noProof/>
        </w:rPr>
        <w:t>.</w:t>
      </w:r>
    </w:p>
    <w:p w14:paraId="2F9E47C6" w14:textId="0B7BFD34" w:rsidR="004300ED" w:rsidRPr="004300ED" w:rsidRDefault="00302835" w:rsidP="004300ED">
      <w:r>
        <w:fldChar w:fldCharType="end"/>
      </w:r>
    </w:p>
    <w:sectPr w:rsidR="004300ED" w:rsidRPr="004300ED" w:rsidSect="00E84547">
      <w:pgSz w:w="11900" w:h="16840"/>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U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55v0rtg59redezxrj5vtzlfpadrd9sx0ez&quot;&gt;My EndNote Library&lt;record-ids&gt;&lt;item&gt;10&lt;/item&gt;&lt;item&gt;11&lt;/item&gt;&lt;/record-ids&gt;&lt;/item&gt;&lt;/Libraries&gt;"/>
  </w:docVars>
  <w:rsids>
    <w:rsidRoot w:val="00E84547"/>
    <w:rsid w:val="000179D4"/>
    <w:rsid w:val="00043FE7"/>
    <w:rsid w:val="001731FC"/>
    <w:rsid w:val="00185D00"/>
    <w:rsid w:val="00203E70"/>
    <w:rsid w:val="0022591B"/>
    <w:rsid w:val="00272EF4"/>
    <w:rsid w:val="002B0B73"/>
    <w:rsid w:val="002E6F7E"/>
    <w:rsid w:val="00302835"/>
    <w:rsid w:val="00320A10"/>
    <w:rsid w:val="00324D7E"/>
    <w:rsid w:val="003F5A0A"/>
    <w:rsid w:val="004300ED"/>
    <w:rsid w:val="0046312E"/>
    <w:rsid w:val="004D020F"/>
    <w:rsid w:val="00510AF5"/>
    <w:rsid w:val="0051646A"/>
    <w:rsid w:val="005544FB"/>
    <w:rsid w:val="00564BFB"/>
    <w:rsid w:val="00604030"/>
    <w:rsid w:val="00641CB6"/>
    <w:rsid w:val="006508F4"/>
    <w:rsid w:val="00652C4F"/>
    <w:rsid w:val="006E0798"/>
    <w:rsid w:val="00820069"/>
    <w:rsid w:val="00866B9B"/>
    <w:rsid w:val="00873633"/>
    <w:rsid w:val="0087462D"/>
    <w:rsid w:val="008C44CB"/>
    <w:rsid w:val="008F5E09"/>
    <w:rsid w:val="00936B2F"/>
    <w:rsid w:val="00940EBE"/>
    <w:rsid w:val="00946F54"/>
    <w:rsid w:val="00966B15"/>
    <w:rsid w:val="00972EE4"/>
    <w:rsid w:val="00975AC4"/>
    <w:rsid w:val="009C5ACA"/>
    <w:rsid w:val="009F4686"/>
    <w:rsid w:val="009F4F60"/>
    <w:rsid w:val="00A4604F"/>
    <w:rsid w:val="00A57448"/>
    <w:rsid w:val="00A81050"/>
    <w:rsid w:val="00AA042A"/>
    <w:rsid w:val="00AA54F7"/>
    <w:rsid w:val="00AC10FD"/>
    <w:rsid w:val="00AE5207"/>
    <w:rsid w:val="00AF6ECC"/>
    <w:rsid w:val="00BB562B"/>
    <w:rsid w:val="00BD12ED"/>
    <w:rsid w:val="00C4713B"/>
    <w:rsid w:val="00C77B7F"/>
    <w:rsid w:val="00CC41E5"/>
    <w:rsid w:val="00D03A40"/>
    <w:rsid w:val="00D15BBD"/>
    <w:rsid w:val="00D21766"/>
    <w:rsid w:val="00D2279E"/>
    <w:rsid w:val="00D54F0E"/>
    <w:rsid w:val="00DD220B"/>
    <w:rsid w:val="00DF049D"/>
    <w:rsid w:val="00E57B7D"/>
    <w:rsid w:val="00E84547"/>
    <w:rsid w:val="00EE524F"/>
    <w:rsid w:val="00F2017D"/>
    <w:rsid w:val="00FE00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70EAF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7448"/>
    <w:pPr>
      <w:spacing w:line="360" w:lineRule="auto"/>
    </w:pPr>
    <w:rPr>
      <w:rFonts w:ascii="Arial" w:hAnsi="Arial"/>
    </w:rPr>
  </w:style>
  <w:style w:type="paragraph" w:styleId="Heading1">
    <w:name w:val="heading 1"/>
    <w:basedOn w:val="Normal"/>
    <w:next w:val="Normal"/>
    <w:link w:val="Heading1Char"/>
    <w:uiPriority w:val="9"/>
    <w:qFormat/>
    <w:rsid w:val="00E8454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300ED"/>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57B7D"/>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E84547"/>
    <w:rPr>
      <w:rFonts w:eastAsiaTheme="minorEastAsia"/>
      <w:sz w:val="22"/>
      <w:szCs w:val="22"/>
      <w:lang w:eastAsia="zh-CN"/>
    </w:rPr>
  </w:style>
  <w:style w:type="character" w:customStyle="1" w:styleId="NoSpacingChar">
    <w:name w:val="No Spacing Char"/>
    <w:basedOn w:val="DefaultParagraphFont"/>
    <w:link w:val="NoSpacing"/>
    <w:uiPriority w:val="1"/>
    <w:rsid w:val="00E84547"/>
    <w:rPr>
      <w:rFonts w:eastAsiaTheme="minorEastAsia"/>
      <w:sz w:val="22"/>
      <w:szCs w:val="22"/>
      <w:lang w:eastAsia="zh-CN"/>
    </w:rPr>
  </w:style>
  <w:style w:type="character" w:customStyle="1" w:styleId="Heading1Char">
    <w:name w:val="Heading 1 Char"/>
    <w:basedOn w:val="DefaultParagraphFont"/>
    <w:link w:val="Heading1"/>
    <w:uiPriority w:val="9"/>
    <w:rsid w:val="00E84547"/>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E84547"/>
    <w:pPr>
      <w:spacing w:before="480" w:line="276" w:lineRule="auto"/>
      <w:outlineLvl w:val="9"/>
    </w:pPr>
    <w:rPr>
      <w:b/>
      <w:bCs/>
      <w:sz w:val="28"/>
      <w:szCs w:val="28"/>
    </w:rPr>
  </w:style>
  <w:style w:type="paragraph" w:styleId="TOC1">
    <w:name w:val="toc 1"/>
    <w:basedOn w:val="Normal"/>
    <w:next w:val="Normal"/>
    <w:autoRedefine/>
    <w:uiPriority w:val="39"/>
    <w:unhideWhenUsed/>
    <w:rsid w:val="00E84547"/>
    <w:pPr>
      <w:spacing w:before="120"/>
    </w:pPr>
    <w:rPr>
      <w:b/>
      <w:bCs/>
    </w:rPr>
  </w:style>
  <w:style w:type="paragraph" w:styleId="TOC2">
    <w:name w:val="toc 2"/>
    <w:basedOn w:val="Normal"/>
    <w:next w:val="Normal"/>
    <w:autoRedefine/>
    <w:uiPriority w:val="39"/>
    <w:unhideWhenUsed/>
    <w:rsid w:val="00E84547"/>
    <w:pPr>
      <w:ind w:left="240"/>
    </w:pPr>
    <w:rPr>
      <w:b/>
      <w:bCs/>
      <w:sz w:val="22"/>
      <w:szCs w:val="22"/>
    </w:rPr>
  </w:style>
  <w:style w:type="paragraph" w:styleId="TOC3">
    <w:name w:val="toc 3"/>
    <w:basedOn w:val="Normal"/>
    <w:next w:val="Normal"/>
    <w:autoRedefine/>
    <w:uiPriority w:val="39"/>
    <w:unhideWhenUsed/>
    <w:rsid w:val="00E84547"/>
    <w:pPr>
      <w:ind w:left="480"/>
    </w:pPr>
    <w:rPr>
      <w:sz w:val="22"/>
      <w:szCs w:val="22"/>
    </w:rPr>
  </w:style>
  <w:style w:type="paragraph" w:styleId="TOC4">
    <w:name w:val="toc 4"/>
    <w:basedOn w:val="Normal"/>
    <w:next w:val="Normal"/>
    <w:autoRedefine/>
    <w:uiPriority w:val="39"/>
    <w:semiHidden/>
    <w:unhideWhenUsed/>
    <w:rsid w:val="00E84547"/>
    <w:pPr>
      <w:ind w:left="720"/>
    </w:pPr>
    <w:rPr>
      <w:sz w:val="20"/>
      <w:szCs w:val="20"/>
    </w:rPr>
  </w:style>
  <w:style w:type="paragraph" w:styleId="TOC5">
    <w:name w:val="toc 5"/>
    <w:basedOn w:val="Normal"/>
    <w:next w:val="Normal"/>
    <w:autoRedefine/>
    <w:uiPriority w:val="39"/>
    <w:semiHidden/>
    <w:unhideWhenUsed/>
    <w:rsid w:val="00E84547"/>
    <w:pPr>
      <w:ind w:left="960"/>
    </w:pPr>
    <w:rPr>
      <w:sz w:val="20"/>
      <w:szCs w:val="20"/>
    </w:rPr>
  </w:style>
  <w:style w:type="paragraph" w:styleId="TOC6">
    <w:name w:val="toc 6"/>
    <w:basedOn w:val="Normal"/>
    <w:next w:val="Normal"/>
    <w:autoRedefine/>
    <w:uiPriority w:val="39"/>
    <w:semiHidden/>
    <w:unhideWhenUsed/>
    <w:rsid w:val="00E84547"/>
    <w:pPr>
      <w:ind w:left="1200"/>
    </w:pPr>
    <w:rPr>
      <w:sz w:val="20"/>
      <w:szCs w:val="20"/>
    </w:rPr>
  </w:style>
  <w:style w:type="paragraph" w:styleId="TOC7">
    <w:name w:val="toc 7"/>
    <w:basedOn w:val="Normal"/>
    <w:next w:val="Normal"/>
    <w:autoRedefine/>
    <w:uiPriority w:val="39"/>
    <w:semiHidden/>
    <w:unhideWhenUsed/>
    <w:rsid w:val="00E84547"/>
    <w:pPr>
      <w:ind w:left="1440"/>
    </w:pPr>
    <w:rPr>
      <w:sz w:val="20"/>
      <w:szCs w:val="20"/>
    </w:rPr>
  </w:style>
  <w:style w:type="paragraph" w:styleId="TOC8">
    <w:name w:val="toc 8"/>
    <w:basedOn w:val="Normal"/>
    <w:next w:val="Normal"/>
    <w:autoRedefine/>
    <w:uiPriority w:val="39"/>
    <w:semiHidden/>
    <w:unhideWhenUsed/>
    <w:rsid w:val="00E84547"/>
    <w:pPr>
      <w:ind w:left="1680"/>
    </w:pPr>
    <w:rPr>
      <w:sz w:val="20"/>
      <w:szCs w:val="20"/>
    </w:rPr>
  </w:style>
  <w:style w:type="paragraph" w:styleId="TOC9">
    <w:name w:val="toc 9"/>
    <w:basedOn w:val="Normal"/>
    <w:next w:val="Normal"/>
    <w:autoRedefine/>
    <w:uiPriority w:val="39"/>
    <w:semiHidden/>
    <w:unhideWhenUsed/>
    <w:rsid w:val="00E84547"/>
    <w:pPr>
      <w:ind w:left="1920"/>
    </w:pPr>
    <w:rPr>
      <w:sz w:val="20"/>
      <w:szCs w:val="20"/>
    </w:rPr>
  </w:style>
  <w:style w:type="character" w:styleId="Hyperlink">
    <w:name w:val="Hyperlink"/>
    <w:basedOn w:val="DefaultParagraphFont"/>
    <w:uiPriority w:val="99"/>
    <w:unhideWhenUsed/>
    <w:rsid w:val="004300ED"/>
    <w:rPr>
      <w:color w:val="0563C1" w:themeColor="hyperlink"/>
      <w:u w:val="single"/>
    </w:rPr>
  </w:style>
  <w:style w:type="character" w:customStyle="1" w:styleId="Heading2Char">
    <w:name w:val="Heading 2 Char"/>
    <w:basedOn w:val="DefaultParagraphFont"/>
    <w:link w:val="Heading2"/>
    <w:uiPriority w:val="9"/>
    <w:rsid w:val="004300ED"/>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rsid w:val="00302835"/>
    <w:pPr>
      <w:jc w:val="center"/>
    </w:pPr>
    <w:rPr>
      <w:rFonts w:cs="Arial"/>
    </w:rPr>
  </w:style>
  <w:style w:type="paragraph" w:customStyle="1" w:styleId="EndNoteBibliography">
    <w:name w:val="EndNote Bibliography"/>
    <w:basedOn w:val="Normal"/>
    <w:rsid w:val="00302835"/>
    <w:pPr>
      <w:spacing w:line="240" w:lineRule="auto"/>
    </w:pPr>
    <w:rPr>
      <w:rFonts w:cs="Arial"/>
    </w:rPr>
  </w:style>
  <w:style w:type="character" w:customStyle="1" w:styleId="Heading3Char">
    <w:name w:val="Heading 3 Char"/>
    <w:basedOn w:val="DefaultParagraphFont"/>
    <w:link w:val="Heading3"/>
    <w:uiPriority w:val="9"/>
    <w:rsid w:val="00E57B7D"/>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E9F5D16-AAEF-CC4E-B29F-A77D8E56F4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6</Pages>
  <Words>790</Words>
  <Characters>4509</Characters>
  <Application>Microsoft Macintosh Word</Application>
  <DocSecurity>0</DocSecurity>
  <Lines>37</Lines>
  <Paragraphs>10</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Spammer group</vt:lpstr>
      <vt:lpstr>Abstract</vt:lpstr>
      <vt:lpstr>Introduction</vt:lpstr>
      <vt:lpstr>    What is a spammer group?</vt:lpstr>
      <vt:lpstr>    Why target spammer groups instead of individual spammer?</vt:lpstr>
      <vt:lpstr>    How to detect spammer groups?</vt:lpstr>
      <vt:lpstr>        First Method</vt:lpstr>
      <vt:lpstr>        Second Method</vt:lpstr>
      <vt:lpstr>Database</vt:lpstr>
      <vt:lpstr>    Description</vt:lpstr>
      <vt:lpstr>    Problems</vt:lpstr>
      <vt:lpstr>    </vt:lpstr>
      <vt:lpstr>Data processing </vt:lpstr>
      <vt:lpstr>Reference</vt:lpstr>
    </vt:vector>
  </TitlesOfParts>
  <LinksUpToDate>false</LinksUpToDate>
  <CharactersWithSpaces>52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ammer group</dc:title>
  <dc:subject/>
  <dc:creator>Huy Cat Hoang - 11940653</dc:creator>
  <cp:keywords/>
  <dc:description/>
  <cp:lastModifiedBy>Huy Cat Hoang</cp:lastModifiedBy>
  <cp:revision>15</cp:revision>
  <dcterms:created xsi:type="dcterms:W3CDTF">2016-06-01T02:35:00Z</dcterms:created>
  <dcterms:modified xsi:type="dcterms:W3CDTF">2016-06-07T23:53:00Z</dcterms:modified>
</cp:coreProperties>
</file>